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4F49B1EC"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 xml:space="preserve">Baikal littoral </w:t>
      </w:r>
      <w:proofErr w:type="spellStart"/>
      <w:r w:rsidRPr="00C20321">
        <w:rPr>
          <w:rFonts w:ascii="Times New Roman" w:hAnsi="Times New Roman" w:cs="Times New Roman"/>
        </w:rPr>
        <w:t>foodwebs</w:t>
      </w:r>
      <w:proofErr w:type="spellEnd"/>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4974AE06"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This is the first study to provide robust evidence that recent benthic algal blooms are caused by sewage. These changes in benthic algae altered resources and nutrition for grazing invertebrates, whose composition differed at disturbed sites. Stable isotope and fatty acid analysis of benthic algae and macroinvertebrates suggested that grazers at sewage disturbed sites compensate for changing resource nutrition through behavior or altered metabolism. This study demonstrates how patchy, low-level eutrophication of oligotrophic systems can cause food webs to respond in less visible ways.</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DC28544"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4548C9" w:rsidRPr="007418CF">
        <w:rPr>
          <w:rFonts w:ascii="Times New Roman" w:eastAsia="Times New Roman" w:hAnsi="Times New Roman" w:cs="Times New Roman"/>
          <w:sz w:val="24"/>
          <w:szCs w:val="24"/>
          <w:highlight w:val="white"/>
        </w:rPr>
        <w:t>creating less visible effects 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7349743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 xml:space="preserve">s,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w:t>
      </w:r>
      <w:proofErr w:type="spellStart"/>
      <w:r w:rsidR="00D52D89" w:rsidRPr="007418CF">
        <w:rPr>
          <w:rFonts w:ascii="Times New Roman" w:hAnsi="Times New Roman" w:cs="Times New Roman"/>
          <w:sz w:val="24"/>
        </w:rPr>
        <w:t>Hadwen</w:t>
      </w:r>
      <w:proofErr w:type="spellEnd"/>
      <w:r w:rsidR="00D52D89" w:rsidRPr="007418CF">
        <w:rPr>
          <w:rFonts w:ascii="Times New Roman" w:hAnsi="Times New Roman" w:cs="Times New Roman"/>
          <w:sz w:val="24"/>
        </w:rPr>
        <w:t xml:space="preserve">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36E51E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del w:id="0" w:author="Meyer, Michael Frederick" w:date="2021-03-10T15:18:00Z">
        <w:r w:rsidR="009A6AFC" w:rsidRPr="007418CF" w:rsidDel="004C433D">
          <w:rPr>
            <w:rFonts w:ascii="Times New Roman" w:eastAsia="Times New Roman" w:hAnsi="Times New Roman" w:cs="Times New Roman"/>
            <w:sz w:val="24"/>
            <w:szCs w:val="24"/>
          </w:rPr>
          <w:delText>human activity</w:delText>
        </w:r>
      </w:del>
      <w:ins w:id="1" w:author="Meyer, Michael Frederick" w:date="2021-03-10T15:18:00Z">
        <w:r w:rsidR="004C433D">
          <w:rPr>
            <w:rFonts w:ascii="Times New Roman" w:eastAsia="Times New Roman" w:hAnsi="Times New Roman" w:cs="Times New Roman"/>
            <w:sz w:val="24"/>
            <w:szCs w:val="24"/>
          </w:rPr>
          <w:t>wastewater pollution</w:t>
        </w:r>
      </w:ins>
      <w:r w:rsidR="009A6AFC" w:rsidRPr="007418CF">
        <w:rPr>
          <w:rFonts w:ascii="Times New Roman" w:eastAsia="Times New Roman" w:hAnsi="Times New Roman" w:cs="Times New Roman"/>
          <w:sz w:val="24"/>
          <w:szCs w:val="24"/>
        </w:rPr>
        <w:t xml:space="preserve">, such as </w:t>
      </w:r>
      <w:bookmarkStart w:id="2"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2"/>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 xml:space="preserve">(Costanzo et al. 2001; Camilleri and </w:t>
      </w:r>
      <w:proofErr w:type="spellStart"/>
      <w:r w:rsidR="00C55568" w:rsidRPr="007418CF">
        <w:rPr>
          <w:rFonts w:ascii="Times New Roman" w:hAnsi="Times New Roman" w:cs="Times New Roman"/>
          <w:sz w:val="24"/>
        </w:rPr>
        <w:t>Ozersky</w:t>
      </w:r>
      <w:proofErr w:type="spellEnd"/>
      <w:r w:rsidR="00C55568" w:rsidRPr="007418CF">
        <w:rPr>
          <w:rFonts w:ascii="Times New Roman" w:hAnsi="Times New Roman" w:cs="Times New Roman"/>
          <w:sz w:val="24"/>
        </w:rPr>
        <w:t xml:space="preserve">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w:t>
      </w:r>
      <w:proofErr w:type="spellStart"/>
      <w:r w:rsidR="00410273" w:rsidRPr="007418CF">
        <w:rPr>
          <w:rFonts w:ascii="Times New Roman" w:hAnsi="Times New Roman" w:cs="Times New Roman"/>
          <w:sz w:val="24"/>
          <w:szCs w:val="24"/>
        </w:rPr>
        <w:t>Rosi</w:t>
      </w:r>
      <w:proofErr w:type="spellEnd"/>
      <w:r w:rsidR="00410273" w:rsidRPr="007418CF">
        <w:rPr>
          <w:rFonts w:ascii="Times New Roman" w:hAnsi="Times New Roman" w:cs="Times New Roman"/>
          <w:sz w:val="24"/>
          <w:szCs w:val="24"/>
        </w:rPr>
        <w:t>-Marshall and Royer 2012; Meyer et al. 201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w:t>
      </w:r>
      <w:proofErr w:type="spellStart"/>
      <w:r w:rsidR="003E64B9" w:rsidRPr="007418CF">
        <w:rPr>
          <w:rFonts w:ascii="Times New Roman" w:hAnsi="Times New Roman" w:cs="Times New Roman"/>
          <w:sz w:val="24"/>
          <w:highlight w:val="white"/>
        </w:rPr>
        <w:t>Craine</w:t>
      </w:r>
      <w:proofErr w:type="spellEnd"/>
      <w:r w:rsidR="003E64B9" w:rsidRPr="007418CF">
        <w:rPr>
          <w:rFonts w:ascii="Times New Roman" w:hAnsi="Times New Roman" w:cs="Times New Roman"/>
          <w:sz w:val="24"/>
          <w:highlight w:val="white"/>
        </w:rPr>
        <w:t xml:space="preserv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w:t>
      </w:r>
      <w:proofErr w:type="spellStart"/>
      <w:r w:rsidR="00034CE9" w:rsidRPr="007418CF">
        <w:rPr>
          <w:rFonts w:ascii="Times New Roman" w:hAnsi="Times New Roman" w:cs="Times New Roman"/>
          <w:sz w:val="24"/>
          <w:highlight w:val="white"/>
        </w:rPr>
        <w:t>Guzzo</w:t>
      </w:r>
      <w:proofErr w:type="spellEnd"/>
      <w:r w:rsidR="00034CE9" w:rsidRPr="007418CF">
        <w:rPr>
          <w:rFonts w:ascii="Times New Roman" w:hAnsi="Times New Roman" w:cs="Times New Roman"/>
          <w:sz w:val="24"/>
          <w:highlight w:val="white"/>
        </w:rPr>
        <w:t xml:space="preserve">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w:t>
      </w:r>
      <w:proofErr w:type="spellStart"/>
      <w:r w:rsidR="006E42C8" w:rsidRPr="007418CF">
        <w:rPr>
          <w:rFonts w:ascii="Times New Roman" w:hAnsi="Times New Roman" w:cs="Times New Roman"/>
          <w:sz w:val="24"/>
        </w:rPr>
        <w:t>Kolpin</w:t>
      </w:r>
      <w:proofErr w:type="spellEnd"/>
      <w:r w:rsidR="006E42C8" w:rsidRPr="007418CF">
        <w:rPr>
          <w:rFonts w:ascii="Times New Roman" w:hAnsi="Times New Roman" w:cs="Times New Roman"/>
          <w:sz w:val="24"/>
        </w:rPr>
        <w:t xml:space="preserve"> et al. 2002; </w:t>
      </w:r>
      <w:proofErr w:type="spellStart"/>
      <w:r w:rsidR="006E42C8" w:rsidRPr="007418CF">
        <w:rPr>
          <w:rFonts w:ascii="Times New Roman" w:hAnsi="Times New Roman" w:cs="Times New Roman"/>
          <w:sz w:val="24"/>
        </w:rPr>
        <w:t>Focazio</w:t>
      </w:r>
      <w:proofErr w:type="spellEnd"/>
      <w:r w:rsidR="006E42C8" w:rsidRPr="007418CF">
        <w:rPr>
          <w:rFonts w:ascii="Times New Roman" w:hAnsi="Times New Roman" w:cs="Times New Roman"/>
          <w:sz w:val="24"/>
        </w:rPr>
        <w:t xml:space="preserve">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PPCP concentrations tend to be greatest closer to their source. </w:t>
      </w:r>
      <w:r w:rsidRPr="007418CF">
        <w:rPr>
          <w:rFonts w:ascii="Times New Roman" w:eastAsia="Times New Roman" w:hAnsi="Times New Roman" w:cs="Times New Roman"/>
          <w:sz w:val="24"/>
          <w:szCs w:val="24"/>
        </w:rPr>
        <w:t xml:space="preserve">In addition to </w:t>
      </w:r>
      <w:r w:rsidRPr="007418CF">
        <w:rPr>
          <w:rFonts w:ascii="Times New Roman" w:eastAsia="Times New Roman" w:hAnsi="Times New Roman" w:cs="Times New Roman"/>
          <w:sz w:val="24"/>
          <w:szCs w:val="24"/>
        </w:rPr>
        <w:lastRenderedPageBreak/>
        <w:t xml:space="preserve">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w:t>
      </w:r>
      <w:proofErr w:type="spellStart"/>
      <w:r w:rsidR="00B24F30" w:rsidRPr="007418CF">
        <w:rPr>
          <w:rFonts w:ascii="Times New Roman" w:hAnsi="Times New Roman" w:cs="Times New Roman"/>
          <w:sz w:val="24"/>
        </w:rPr>
        <w:t>Bendz</w:t>
      </w:r>
      <w:proofErr w:type="spellEnd"/>
      <w:r w:rsidR="00B24F30" w:rsidRPr="007418CF">
        <w:rPr>
          <w:rFonts w:ascii="Times New Roman" w:hAnsi="Times New Roman" w:cs="Times New Roman"/>
          <w:sz w:val="24"/>
        </w:rPr>
        <w:t xml:space="preserve">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s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B712F" w:rsidRPr="007418CF">
        <w:rPr>
          <w:rFonts w:ascii="Times New Roman" w:eastAsia="Times New Roman" w:hAnsi="Times New Roman" w:cs="Times New Roman"/>
          <w:sz w:val="24"/>
          <w:szCs w:val="24"/>
        </w:rPr>
        <w:t xml:space="preserve">consistent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5D1734EA"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 Hampton et al. 2011)</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w:t>
      </w:r>
      <w:proofErr w:type="spellStart"/>
      <w:r w:rsidR="00B417BC" w:rsidRPr="007418CF">
        <w:rPr>
          <w:rFonts w:ascii="Times New Roman" w:hAnsi="Times New Roman" w:cs="Times New Roman"/>
          <w:sz w:val="24"/>
        </w:rPr>
        <w:t>Hadwen</w:t>
      </w:r>
      <w:proofErr w:type="spellEnd"/>
      <w:r w:rsidR="00B417BC" w:rsidRPr="007418CF">
        <w:rPr>
          <w:rFonts w:ascii="Times New Roman" w:hAnsi="Times New Roman" w:cs="Times New Roman"/>
          <w:sz w:val="24"/>
        </w:rPr>
        <w:t xml:space="preserve"> and Bunn 2005; Andersson and </w:t>
      </w:r>
      <w:proofErr w:type="spellStart"/>
      <w:r w:rsidR="00B417BC" w:rsidRPr="007418CF">
        <w:rPr>
          <w:rFonts w:ascii="Times New Roman" w:hAnsi="Times New Roman" w:cs="Times New Roman"/>
          <w:sz w:val="24"/>
        </w:rPr>
        <w:t>Brunberg</w:t>
      </w:r>
      <w:proofErr w:type="spellEnd"/>
      <w:r w:rsidR="00B417BC" w:rsidRPr="007418CF">
        <w:rPr>
          <w:rFonts w:ascii="Times New Roman" w:hAnsi="Times New Roman" w:cs="Times New Roman"/>
          <w:sz w:val="24"/>
        </w:rPr>
        <w:t xml:space="preserve"> 2006)</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w:t>
      </w:r>
      <w:r w:rsidR="00D8535D" w:rsidRPr="007418CF">
        <w:rPr>
          <w:rFonts w:ascii="Times New Roman" w:eastAsia="Times New Roman" w:hAnsi="Times New Roman" w:cs="Times New Roman"/>
          <w:sz w:val="24"/>
          <w:szCs w:val="24"/>
        </w:rPr>
        <w:lastRenderedPageBreak/>
        <w:t xml:space="preserve">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 xml:space="preserve">(Kelly and </w:t>
      </w:r>
      <w:proofErr w:type="spellStart"/>
      <w:r w:rsidR="00B417BC" w:rsidRPr="007418CF">
        <w:rPr>
          <w:rFonts w:ascii="Times New Roman" w:hAnsi="Times New Roman" w:cs="Times New Roman"/>
          <w:sz w:val="24"/>
          <w:szCs w:val="24"/>
        </w:rPr>
        <w:t>Scheibling</w:t>
      </w:r>
      <w:proofErr w:type="spellEnd"/>
      <w:r w:rsidR="00B417BC" w:rsidRPr="007418CF">
        <w:rPr>
          <w:rFonts w:ascii="Times New Roman" w:hAnsi="Times New Roman" w:cs="Times New Roman"/>
          <w:sz w:val="24"/>
          <w:szCs w:val="24"/>
        </w:rPr>
        <w:t xml:space="preserve">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35DCFE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w:t>
      </w:r>
      <w:proofErr w:type="spellStart"/>
      <w:r w:rsidR="00B417BC" w:rsidRPr="007418CF">
        <w:rPr>
          <w:rFonts w:ascii="Times New Roman" w:hAnsi="Times New Roman" w:cs="Times New Roman"/>
          <w:sz w:val="24"/>
          <w:szCs w:val="24"/>
        </w:rPr>
        <w:t>Kozhova</w:t>
      </w:r>
      <w:proofErr w:type="spellEnd"/>
      <w:r w:rsidR="00B417BC" w:rsidRPr="007418CF">
        <w:rPr>
          <w:rFonts w:ascii="Times New Roman" w:hAnsi="Times New Roman" w:cs="Times New Roman"/>
          <w:sz w:val="24"/>
          <w:szCs w:val="24"/>
        </w:rPr>
        <w:t xml:space="preserve"> and </w:t>
      </w:r>
      <w:proofErr w:type="spellStart"/>
      <w:r w:rsidR="00B417BC" w:rsidRPr="007418CF">
        <w:rPr>
          <w:rFonts w:ascii="Times New Roman" w:hAnsi="Times New Roman" w:cs="Times New Roman"/>
          <w:sz w:val="24"/>
          <w:szCs w:val="24"/>
        </w:rPr>
        <w:t>Izmest’eva</w:t>
      </w:r>
      <w:proofErr w:type="spellEnd"/>
      <w:r w:rsidR="00B417BC" w:rsidRPr="007418CF">
        <w:rPr>
          <w:rFonts w:ascii="Times New Roman" w:hAnsi="Times New Roman" w:cs="Times New Roman"/>
          <w:sz w:val="24"/>
          <w:szCs w:val="24"/>
        </w:rPr>
        <w:t xml:space="preserve">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w:t>
      </w:r>
      <w:proofErr w:type="spellStart"/>
      <w:r w:rsidR="0001150B" w:rsidRPr="007418CF">
        <w:rPr>
          <w:rFonts w:ascii="Times New Roman" w:hAnsi="Times New Roman" w:cs="Times New Roman"/>
          <w:sz w:val="24"/>
        </w:rPr>
        <w:t>Timoshkin</w:t>
      </w:r>
      <w:proofErr w:type="spellEnd"/>
      <w:r w:rsidR="0001150B" w:rsidRPr="007418CF">
        <w:rPr>
          <w:rFonts w:ascii="Times New Roman" w:hAnsi="Times New Roman" w:cs="Times New Roman"/>
          <w:sz w:val="24"/>
        </w:rPr>
        <w:t xml:space="preserve">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w:t>
      </w:r>
      <w:proofErr w:type="spellStart"/>
      <w:r w:rsidR="0001150B" w:rsidRPr="007418CF">
        <w:rPr>
          <w:rFonts w:ascii="Times New Roman" w:hAnsi="Times New Roman" w:cs="Times New Roman"/>
          <w:sz w:val="24"/>
        </w:rPr>
        <w:t>Kravtsova</w:t>
      </w:r>
      <w:proofErr w:type="spellEnd"/>
      <w:r w:rsidR="0001150B" w:rsidRPr="007418CF">
        <w:rPr>
          <w:rFonts w:ascii="Times New Roman" w:hAnsi="Times New Roman" w:cs="Times New Roman"/>
          <w:sz w:val="24"/>
        </w:rPr>
        <w:t xml:space="preserve"> et al. 2014; </w:t>
      </w:r>
      <w:proofErr w:type="spellStart"/>
      <w:r w:rsidR="0001150B" w:rsidRPr="007418CF">
        <w:rPr>
          <w:rFonts w:ascii="Times New Roman" w:hAnsi="Times New Roman" w:cs="Times New Roman"/>
          <w:sz w:val="24"/>
        </w:rPr>
        <w:t>Timoshkin</w:t>
      </w:r>
      <w:proofErr w:type="spellEnd"/>
      <w:r w:rsidR="0001150B" w:rsidRPr="007418CF">
        <w:rPr>
          <w:rFonts w:ascii="Times New Roman" w:hAnsi="Times New Roman" w:cs="Times New Roman"/>
          <w:sz w:val="24"/>
        </w:rPr>
        <w:t xml:space="preserve"> et al. 2016; Volkova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9B7513" w:rsidRPr="007418CF">
        <w:rPr>
          <w:rFonts w:ascii="Times New Roman" w:eastAsia="Times New Roman" w:hAnsi="Times New Roman" w:cs="Times New Roman"/>
          <w:sz w:val="24"/>
          <w:szCs w:val="24"/>
        </w:rPr>
        <w:t>historically occur</w:t>
      </w:r>
      <w:r w:rsidR="00730E9A" w:rsidRPr="007418CF">
        <w:rPr>
          <w:rFonts w:ascii="Times New Roman" w:eastAsia="Times New Roman" w:hAnsi="Times New Roman" w:cs="Times New Roman"/>
          <w:sz w:val="24"/>
          <w:szCs w:val="24"/>
        </w:rPr>
        <w:t>s</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w:t>
      </w:r>
      <w:proofErr w:type="spellStart"/>
      <w:r w:rsidR="009B7513" w:rsidRPr="007418CF">
        <w:rPr>
          <w:rFonts w:ascii="Times New Roman" w:hAnsi="Times New Roman" w:cs="Times New Roman"/>
          <w:sz w:val="24"/>
          <w:szCs w:val="24"/>
        </w:rPr>
        <w:t>Kozhov</w:t>
      </w:r>
      <w:proofErr w:type="spellEnd"/>
      <w:r w:rsidR="009B7513" w:rsidRPr="007418CF">
        <w:rPr>
          <w:rFonts w:ascii="Times New Roman" w:hAnsi="Times New Roman" w:cs="Times New Roman"/>
          <w:sz w:val="24"/>
          <w:szCs w:val="24"/>
        </w:rPr>
        <w:t xml:space="preserve"> 1963; </w:t>
      </w:r>
      <w:proofErr w:type="spellStart"/>
      <w:r w:rsidR="009B7513" w:rsidRPr="007418CF">
        <w:rPr>
          <w:rFonts w:ascii="Times New Roman" w:hAnsi="Times New Roman" w:cs="Times New Roman"/>
          <w:sz w:val="24"/>
          <w:szCs w:val="24"/>
        </w:rPr>
        <w:t>Kozhova</w:t>
      </w:r>
      <w:proofErr w:type="spellEnd"/>
      <w:r w:rsidR="009B7513" w:rsidRPr="007418CF">
        <w:rPr>
          <w:rFonts w:ascii="Times New Roman" w:hAnsi="Times New Roman" w:cs="Times New Roman"/>
          <w:sz w:val="24"/>
          <w:szCs w:val="24"/>
        </w:rPr>
        <w:t xml:space="preserve"> and </w:t>
      </w:r>
      <w:proofErr w:type="spellStart"/>
      <w:r w:rsidR="009B7513" w:rsidRPr="007418CF">
        <w:rPr>
          <w:rFonts w:ascii="Times New Roman" w:hAnsi="Times New Roman" w:cs="Times New Roman"/>
          <w:sz w:val="24"/>
          <w:szCs w:val="24"/>
        </w:rPr>
        <w:lastRenderedPageBreak/>
        <w:t>Izmest’eva</w:t>
      </w:r>
      <w:proofErr w:type="spellEnd"/>
      <w:r w:rsidR="009B7513" w:rsidRPr="007418CF">
        <w:rPr>
          <w:rFonts w:ascii="Times New Roman" w:hAnsi="Times New Roman" w:cs="Times New Roman"/>
          <w:sz w:val="24"/>
          <w:szCs w:val="24"/>
        </w:rPr>
        <w:t xml:space="preserve">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 xml:space="preserve">(Volkova et al. 2018; </w:t>
      </w:r>
      <w:proofErr w:type="spellStart"/>
      <w:r w:rsidR="00D77EA1" w:rsidRPr="007418CF">
        <w:rPr>
          <w:rFonts w:ascii="Times New Roman" w:hAnsi="Times New Roman" w:cs="Times New Roman"/>
          <w:sz w:val="24"/>
        </w:rPr>
        <w:t>Ozersky</w:t>
      </w:r>
      <w:proofErr w:type="spellEnd"/>
      <w:r w:rsidR="00D77EA1" w:rsidRPr="007418CF">
        <w:rPr>
          <w:rFonts w:ascii="Times New Roman" w:hAnsi="Times New Roman" w:cs="Times New Roman"/>
          <w:sz w:val="24"/>
        </w:rPr>
        <w:t xml:space="preserve">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w:t>
      </w:r>
      <w:proofErr w:type="spellStart"/>
      <w:r w:rsidR="00034CE9" w:rsidRPr="007418CF">
        <w:rPr>
          <w:rFonts w:ascii="Times New Roman" w:hAnsi="Times New Roman" w:cs="Times New Roman"/>
          <w:sz w:val="24"/>
        </w:rPr>
        <w:t>Timoshkin</w:t>
      </w:r>
      <w:proofErr w:type="spellEnd"/>
      <w:r w:rsidR="00034CE9" w:rsidRPr="007418CF">
        <w:rPr>
          <w:rFonts w:ascii="Times New Roman" w:hAnsi="Times New Roman" w:cs="Times New Roman"/>
          <w:sz w:val="24"/>
        </w:rPr>
        <w:t xml:space="preserve">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09EF19A2"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B712F"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evaluate how food webs may restructure with increasing 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13CB469C"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 xml:space="preserve">(Moore et al. 2009; </w:t>
      </w:r>
      <w:proofErr w:type="spellStart"/>
      <w:r w:rsidR="00147D1A" w:rsidRPr="007418CF">
        <w:rPr>
          <w:rFonts w:ascii="Times New Roman" w:hAnsi="Times New Roman" w:cs="Times New Roman"/>
          <w:sz w:val="24"/>
        </w:rPr>
        <w:t>Timoshkin</w:t>
      </w:r>
      <w:proofErr w:type="spellEnd"/>
      <w:r w:rsidR="00147D1A" w:rsidRPr="007418CF">
        <w:rPr>
          <w:rFonts w:ascii="Times New Roman" w:hAnsi="Times New Roman" w:cs="Times New Roman"/>
          <w:sz w:val="24"/>
        </w:rPr>
        <w:t xml:space="preserve">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0C4D07AA"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w:t>
      </w:r>
      <w:proofErr w:type="spellStart"/>
      <w:r w:rsidR="00034CE9" w:rsidRPr="007418CF">
        <w:rPr>
          <w:rFonts w:ascii="Times New Roman" w:hAnsi="Times New Roman" w:cs="Times New Roman"/>
          <w:sz w:val="24"/>
        </w:rPr>
        <w:t>Karnjanapiboonwong</w:t>
      </w:r>
      <w:proofErr w:type="spellEnd"/>
      <w:r w:rsidR="00034CE9" w:rsidRPr="007418CF">
        <w:rPr>
          <w:rFonts w:ascii="Times New Roman" w:hAnsi="Times New Roman" w:cs="Times New Roman"/>
          <w:sz w:val="24"/>
        </w:rPr>
        <w:t xml:space="preserve">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w:t>
      </w:r>
      <w:r w:rsidR="006B4A02" w:rsidRPr="007418CF">
        <w:rPr>
          <w:rFonts w:ascii="Times New Roman" w:eastAsia="Times New Roman" w:hAnsi="Times New Roman" w:cs="Times New Roman"/>
          <w:sz w:val="24"/>
          <w:szCs w:val="24"/>
        </w:rPr>
        <w:lastRenderedPageBreak/>
        <w:t xml:space="preserve">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AD260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a)</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7)</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b)</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21E32000" w14:textId="243DC1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Chlorophyll samples were processed in a manner similar to that of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Parsons and Strickland (1963)</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Lorenzen (1967)</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A681C" w:rsidRPr="007418CF">
        <w:rPr>
          <w:rFonts w:ascii="Times New Roman" w:eastAsia="Times New Roman" w:hAnsi="Times New Roman" w:cs="Times New Roman"/>
          <w:sz w:val="24"/>
          <w:szCs w:val="24"/>
        </w:rPr>
        <w:t>Nitrocellulose filters</w:t>
      </w:r>
      <w:r w:rsidRPr="007418CF">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sidRPr="007418CF">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 xml:space="preserve">centrifuged for 15-20 minutes. </w:t>
      </w:r>
      <w:r w:rsidR="00EA681C" w:rsidRPr="007418CF">
        <w:rPr>
          <w:rFonts w:ascii="Times New Roman" w:eastAsia="Times New Roman" w:hAnsi="Times New Roman" w:cs="Times New Roman"/>
          <w:sz w:val="24"/>
          <w:szCs w:val="24"/>
        </w:rPr>
        <w:lastRenderedPageBreak/>
        <w:t xml:space="preserve">After </w:t>
      </w:r>
      <w:r w:rsidR="00A02873" w:rsidRPr="007418CF">
        <w:rPr>
          <w:rFonts w:ascii="Times New Roman" w:eastAsia="Times New Roman" w:hAnsi="Times New Roman" w:cs="Times New Roman"/>
          <w:sz w:val="24"/>
          <w:szCs w:val="24"/>
        </w:rPr>
        <w:t>centrifugation</w:t>
      </w:r>
      <w:r w:rsidRPr="007418CF">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7418CF">
        <w:rPr>
          <w:rFonts w:ascii="Times New Roman" w:eastAsia="Times New Roman" w:hAnsi="Times New Roman" w:cs="Times New Roman"/>
          <w:sz w:val="24"/>
          <w:szCs w:val="24"/>
        </w:rPr>
        <w:t>; where A is the absorbance value of a particular wavelength, V</w:t>
      </w:r>
      <w:r w:rsidRPr="007418CF">
        <w:rPr>
          <w:rFonts w:ascii="Times New Roman" w:eastAsia="Times New Roman" w:hAnsi="Times New Roman" w:cs="Times New Roman"/>
          <w:sz w:val="24"/>
          <w:szCs w:val="24"/>
          <w:vertAlign w:val="subscript"/>
        </w:rPr>
        <w:t>1</w:t>
      </w:r>
      <w:r w:rsidRPr="007418CF">
        <w:rPr>
          <w:rFonts w:ascii="Times New Roman" w:eastAsia="Times New Roman" w:hAnsi="Times New Roman" w:cs="Times New Roman"/>
          <w:sz w:val="24"/>
          <w:szCs w:val="24"/>
        </w:rPr>
        <w:t xml:space="preserve"> is the volume of the filtered water, and V</w:t>
      </w:r>
      <w:r w:rsidRPr="007418CF">
        <w:rPr>
          <w:rFonts w:ascii="Times New Roman" w:eastAsia="Times New Roman" w:hAnsi="Times New Roman" w:cs="Times New Roman"/>
          <w:sz w:val="24"/>
          <w:szCs w:val="24"/>
          <w:vertAlign w:val="subscript"/>
        </w:rPr>
        <w:t>2</w:t>
      </w:r>
      <w:r w:rsidRPr="007418CF">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proofErr w:type="spellStart"/>
      <w:r w:rsidR="00D624B0" w:rsidRPr="007418CF">
        <w:rPr>
          <w:rFonts w:ascii="Times New Roman" w:hAnsi="Times New Roman" w:cs="Times New Roman"/>
          <w:sz w:val="24"/>
        </w:rPr>
        <w:t>Hanvey</w:t>
      </w:r>
      <w:proofErr w:type="spellEnd"/>
      <w:r w:rsidR="00D624B0" w:rsidRPr="007418CF">
        <w:rPr>
          <w:rFonts w:ascii="Times New Roman" w:hAnsi="Times New Roman" w:cs="Times New Roman"/>
          <w:sz w:val="24"/>
        </w:rPr>
        <w:t xml:space="preserve">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w:t>
      </w:r>
      <w:proofErr w:type="spellStart"/>
      <w:r w:rsidR="00D624B0" w:rsidRPr="007418CF">
        <w:rPr>
          <w:rFonts w:ascii="Times New Roman" w:hAnsi="Times New Roman" w:cs="Times New Roman"/>
          <w:sz w:val="24"/>
        </w:rPr>
        <w:t>Hanvey</w:t>
      </w:r>
      <w:proofErr w:type="spellEnd"/>
      <w:r w:rsidR="00D624B0" w:rsidRPr="007418CF">
        <w:rPr>
          <w:rFonts w:ascii="Times New Roman" w:hAnsi="Times New Roman" w:cs="Times New Roman"/>
          <w:sz w:val="24"/>
        </w:rPr>
        <w:t xml:space="preserve">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w:t>
      </w:r>
      <w:r w:rsidRPr="007418CF">
        <w:rPr>
          <w:rFonts w:ascii="Times New Roman" w:eastAsia="Times New Roman" w:hAnsi="Times New Roman" w:cs="Times New Roman"/>
          <w:sz w:val="24"/>
          <w:szCs w:val="24"/>
        </w:rPr>
        <w:lastRenderedPageBreak/>
        <w:t>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4CCB809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ins w:id="3" w:author="Meyer, Michael Frederick" w:date="2021-03-12T14:18:00Z">
        <w:r w:rsidR="00273383">
          <w:rPr>
            <w:rFonts w:ascii="Times New Roman" w:eastAsia="Times New Roman" w:hAnsi="Times New Roman" w:cs="Times New Roman"/>
            <w:sz w:val="24"/>
            <w:szCs w:val="24"/>
          </w:rPr>
          <w:t xml:space="preserve">benthic </w:t>
        </w:r>
      </w:ins>
      <w:r w:rsidRPr="007418CF">
        <w:rPr>
          <w:rFonts w:ascii="Times New Roman" w:eastAsia="Times New Roman" w:hAnsi="Times New Roman" w:cs="Times New Roman"/>
          <w:sz w:val="24"/>
          <w:szCs w:val="24"/>
        </w:rPr>
        <w:t>macroinvertebrates</w:t>
      </w:r>
      <w:ins w:id="4" w:author="Meyer, Michael Frederick" w:date="2021-03-12T14:18:00Z">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ins>
      <w:r w:rsidRPr="007418CF">
        <w:rPr>
          <w:rFonts w:ascii="Times New Roman" w:eastAsia="Times New Roman" w:hAnsi="Times New Roman" w:cs="Times New Roman"/>
          <w:sz w:val="24"/>
          <w:szCs w:val="24"/>
        </w:rPr>
        <w:t xml:space="preserve"> were collected for relative 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ins w:id="5" w:author="Meyer, Michael Frederick" w:date="2021-03-12T14:18:00Z">
        <w:r w:rsidR="003A30EA">
          <w:rPr>
            <w:rFonts w:ascii="Times New Roman" w:eastAsia="Times New Roman" w:hAnsi="Times New Roman" w:cs="Times New Roman"/>
            <w:sz w:val="24"/>
            <w:szCs w:val="24"/>
          </w:rPr>
          <w:t xml:space="preserve"> </w:t>
        </w:r>
      </w:ins>
      <w:ins w:id="6" w:author="Meyer, Michael Frederick" w:date="2021-03-12T14:20:00Z">
        <w:r w:rsidR="003A30EA">
          <w:rPr>
            <w:rFonts w:ascii="Times New Roman" w:eastAsia="Times New Roman" w:hAnsi="Times New Roman" w:cs="Times New Roman"/>
            <w:sz w:val="24"/>
            <w:szCs w:val="24"/>
          </w:rPr>
          <w:t>Littoral, benthic m</w:t>
        </w:r>
      </w:ins>
      <w:ins w:id="7" w:author="Meyer, Michael Frederick" w:date="2021-03-12T14:19:00Z">
        <w:r w:rsidR="003A30EA">
          <w:rPr>
            <w:rFonts w:ascii="Times New Roman" w:eastAsia="Times New Roman" w:hAnsi="Times New Roman" w:cs="Times New Roman"/>
            <w:sz w:val="24"/>
            <w:szCs w:val="24"/>
          </w:rPr>
          <w:t xml:space="preserve">acroinvertebrate taxa were selected based </w:t>
        </w:r>
      </w:ins>
      <w:ins w:id="8" w:author="Meyer, Michael Frederick" w:date="2021-03-12T14:20:00Z">
        <w:r w:rsidR="003A30EA">
          <w:rPr>
            <w:rFonts w:ascii="Times New Roman" w:eastAsia="Times New Roman" w:hAnsi="Times New Roman" w:cs="Times New Roman"/>
            <w:sz w:val="24"/>
            <w:szCs w:val="24"/>
          </w:rPr>
          <w:t xml:space="preserve">both on their proximities to lakeside sewage inputs as well as their previously </w:t>
        </w:r>
      </w:ins>
      <w:ins w:id="9" w:author="Meyer, Michael Frederick" w:date="2021-03-12T14:24:00Z">
        <w:r w:rsidR="003A30EA">
          <w:rPr>
            <w:rFonts w:ascii="Times New Roman" w:eastAsia="Times New Roman" w:hAnsi="Times New Roman" w:cs="Times New Roman"/>
            <w:sz w:val="24"/>
            <w:szCs w:val="24"/>
          </w:rPr>
          <w:t xml:space="preserve">suggested reliance on periphyton as a resource </w:t>
        </w:r>
        <w:r w:rsidR="003A30EA">
          <w:rPr>
            <w:rFonts w:ascii="Times New Roman" w:eastAsia="Times New Roman" w:hAnsi="Times New Roman" w:cs="Times New Roman"/>
            <w:sz w:val="24"/>
            <w:szCs w:val="24"/>
          </w:rPr>
          <w:fldChar w:fldCharType="begin"/>
        </w:r>
      </w:ins>
      <w:ins w:id="10" w:author="Meyer, Michael Frederick" w:date="2021-03-12T14:25:00Z">
        <w:r w:rsidR="003A30EA">
          <w:rPr>
            <w:rFonts w:ascii="Times New Roman" w:eastAsia="Times New Roman" w:hAnsi="Times New Roman" w:cs="Times New Roman"/>
            <w:sz w:val="24"/>
            <w:szCs w:val="24"/>
          </w:rPr>
          <w:instrText xml:space="preserve"> ADDIN ZOTERO_ITEM CSL_CITATION {"citationID":"ntBJaPUg","properties":{"formattedCitation":"(Yoshii 1999)","plainCitation":"(Yoshii 1999)","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ins>
      <w:r w:rsidR="003A30EA">
        <w:rPr>
          <w:rFonts w:ascii="Times New Roman" w:eastAsia="Times New Roman" w:hAnsi="Times New Roman" w:cs="Times New Roman"/>
          <w:sz w:val="24"/>
          <w:szCs w:val="24"/>
        </w:rPr>
        <w:fldChar w:fldCharType="separate"/>
      </w:r>
      <w:ins w:id="11" w:author="Meyer, Michael Frederick" w:date="2021-03-12T14:25:00Z">
        <w:r w:rsidR="003A30EA" w:rsidRPr="003A30EA">
          <w:rPr>
            <w:rFonts w:ascii="Times New Roman" w:hAnsi="Times New Roman" w:cs="Times New Roman"/>
            <w:sz w:val="24"/>
          </w:rPr>
          <w:t>(Yoshii 1999)</w:t>
        </w:r>
      </w:ins>
      <w:ins w:id="12" w:author="Meyer, Michael Frederick" w:date="2021-03-12T14:24:00Z">
        <w:r w:rsidR="003A30EA">
          <w:rPr>
            <w:rFonts w:ascii="Times New Roman" w:eastAsia="Times New Roman" w:hAnsi="Times New Roman" w:cs="Times New Roman"/>
            <w:sz w:val="24"/>
            <w:szCs w:val="24"/>
          </w:rPr>
          <w:fldChar w:fldCharType="end"/>
        </w:r>
      </w:ins>
      <w:ins w:id="13" w:author="Meyer, Michael Frederick" w:date="2021-03-12T14:25:00Z">
        <w:r w:rsidR="003A30EA">
          <w:rPr>
            <w:rFonts w:ascii="Times New Roman" w:eastAsia="Times New Roman" w:hAnsi="Times New Roman" w:cs="Times New Roman"/>
            <w:sz w:val="24"/>
            <w:szCs w:val="24"/>
          </w:rPr>
          <w:t>.</w:t>
        </w:r>
      </w:ins>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w:t>
      </w:r>
      <w:r w:rsidR="00A92AA7" w:rsidRPr="007418CF">
        <w:rPr>
          <w:rFonts w:ascii="Times New Roman" w:eastAsia="Times New Roman" w:hAnsi="Times New Roman" w:cs="Times New Roman"/>
          <w:sz w:val="24"/>
          <w:szCs w:val="24"/>
        </w:rPr>
        <w:lastRenderedPageBreak/>
        <w:t xml:space="preserve">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w:t>
      </w:r>
      <w:proofErr w:type="spellStart"/>
      <w:r w:rsidR="002774BE" w:rsidRPr="007418CF">
        <w:rPr>
          <w:rFonts w:ascii="Times New Roman" w:hAnsi="Times New Roman" w:cs="Times New Roman"/>
          <w:sz w:val="24"/>
        </w:rPr>
        <w:t>Izhboldina</w:t>
      </w:r>
      <w:proofErr w:type="spellEnd"/>
      <w:r w:rsidR="002774BE" w:rsidRPr="007418CF">
        <w:rPr>
          <w:rFonts w:ascii="Times New Roman" w:hAnsi="Times New Roman" w:cs="Times New Roman"/>
          <w:sz w:val="24"/>
        </w:rPr>
        <w:t xml:space="preserve">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56EB9CD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ins w:id="14" w:author="Meyer, Michael Frederick" w:date="2021-03-12T14:27:00Z">
        <w:r w:rsidR="003A30EA">
          <w:rPr>
            <w:rFonts w:ascii="Times New Roman" w:eastAsia="Times New Roman" w:hAnsi="Times New Roman" w:cs="Times New Roman"/>
            <w:sz w:val="24"/>
            <w:szCs w:val="24"/>
          </w:rPr>
          <w:t xml:space="preserve">and </w:t>
        </w:r>
      </w:ins>
      <w:del w:id="15" w:author="Meyer, Michael Frederick" w:date="2021-03-12T14:27:00Z">
        <w:r w:rsidRPr="007418CF" w:rsidDel="003A30EA">
          <w:rPr>
            <w:rFonts w:ascii="Times New Roman" w:eastAsia="Times New Roman" w:hAnsi="Times New Roman" w:cs="Times New Roman"/>
            <w:sz w:val="24"/>
            <w:szCs w:val="24"/>
          </w:rPr>
          <w:delText>in a similar fashion as the community enumeration. Additional invertebrates were also collected</w:delText>
        </w:r>
      </w:del>
      <w:r w:rsidRPr="007418CF">
        <w:rPr>
          <w:rFonts w:ascii="Times New Roman" w:eastAsia="Times New Roman" w:hAnsi="Times New Roman" w:cs="Times New Roman"/>
          <w:sz w:val="24"/>
          <w:szCs w:val="24"/>
        </w:rPr>
        <w:t xml:space="preserve"> by hand. </w:t>
      </w:r>
      <w:ins w:id="16" w:author="Meyer, Michael Frederick" w:date="2021-03-12T14:28:00Z">
        <w:r w:rsidR="00312AA7">
          <w:rPr>
            <w:rFonts w:ascii="Times New Roman" w:eastAsia="Times New Roman" w:hAnsi="Times New Roman" w:cs="Times New Roman"/>
            <w:sz w:val="24"/>
            <w:szCs w:val="24"/>
          </w:rPr>
          <w:t xml:space="preserve">Organisms collected by hand largely included amphipod species that were observed </w:t>
        </w:r>
      </w:ins>
      <w:ins w:id="17" w:author="Meyer, Michael Frederick" w:date="2021-03-12T14:29:00Z">
        <w:r w:rsidR="00312AA7">
          <w:rPr>
            <w:rFonts w:ascii="Times New Roman" w:eastAsia="Times New Roman" w:hAnsi="Times New Roman" w:cs="Times New Roman"/>
            <w:sz w:val="24"/>
            <w:szCs w:val="24"/>
          </w:rPr>
          <w:t xml:space="preserve">from the community composition collections but not immediately observed in the stable isotope and fatty acids collections. </w:t>
        </w:r>
      </w:ins>
      <w:r w:rsidRPr="007418CF">
        <w:rPr>
          <w:rFonts w:ascii="Times New Roman" w:eastAsia="Times New Roman" w:hAnsi="Times New Roman" w:cs="Times New Roman"/>
          <w:sz w:val="24"/>
          <w:szCs w:val="24"/>
        </w:rPr>
        <w:t xml:space="preserve">Collected organisms were </w:t>
      </w:r>
      <w:del w:id="18" w:author="Meyer, Michael Frederick" w:date="2021-03-12T14:27:00Z">
        <w:r w:rsidRPr="007418CF" w:rsidDel="003A30EA">
          <w:rPr>
            <w:rFonts w:ascii="Times New Roman" w:eastAsia="Times New Roman" w:hAnsi="Times New Roman" w:cs="Times New Roman"/>
            <w:sz w:val="24"/>
            <w:szCs w:val="24"/>
          </w:rPr>
          <w:delText xml:space="preserve">then </w:delText>
        </w:r>
      </w:del>
      <w:r w:rsidRPr="007418CF">
        <w:rPr>
          <w:rFonts w:ascii="Times New Roman" w:eastAsia="Times New Roman" w:hAnsi="Times New Roman" w:cs="Times New Roman"/>
          <w:sz w:val="24"/>
          <w:szCs w:val="24"/>
        </w:rPr>
        <w:t xml:space="preserve">live-sorted, identified to species, and </w:t>
      </w:r>
      <w:ins w:id="19" w:author="Meyer, Michael Frederick" w:date="2021-03-12T14:27:00Z">
        <w:r w:rsidR="003A30EA">
          <w:rPr>
            <w:rFonts w:ascii="Times New Roman" w:eastAsia="Times New Roman" w:hAnsi="Times New Roman" w:cs="Times New Roman"/>
            <w:sz w:val="24"/>
            <w:szCs w:val="24"/>
          </w:rPr>
          <w:t xml:space="preserve">then </w:t>
        </w:r>
      </w:ins>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w:t>
      </w:r>
      <w:r w:rsidR="006F1FBE" w:rsidRPr="007418CF">
        <w:rPr>
          <w:rFonts w:ascii="Times New Roman" w:eastAsia="Times New Roman" w:hAnsi="Times New Roman" w:cs="Times New Roman"/>
          <w:color w:val="212121"/>
          <w:sz w:val="24"/>
          <w:szCs w:val="24"/>
          <w:highlight w:val="white"/>
        </w:rPr>
        <w:lastRenderedPageBreak/>
        <w:t xml:space="preserve">field station. The samples were later transferred to the lab in the US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0C13C06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 All invertebrates were identified to species with the exception of juveniles (</w:t>
      </w:r>
      <w:proofErr w:type="spellStart"/>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w:t>
      </w:r>
      <w:proofErr w:type="spellEnd"/>
      <w:r w:rsidR="002774BE" w:rsidRPr="007418CF">
        <w:rPr>
          <w:rFonts w:ascii="Times New Roman" w:hAnsi="Times New Roman" w:cs="Times New Roman"/>
          <w:sz w:val="24"/>
        </w:rPr>
        <w:t xml:space="preserve"> and </w:t>
      </w:r>
      <w:proofErr w:type="spellStart"/>
      <w:r w:rsidR="002774BE" w:rsidRPr="007418CF">
        <w:rPr>
          <w:rFonts w:ascii="Times New Roman" w:hAnsi="Times New Roman" w:cs="Times New Roman"/>
          <w:sz w:val="24"/>
        </w:rPr>
        <w:t>Didorenko</w:t>
      </w:r>
      <w:proofErr w:type="spellEnd"/>
      <w:r w:rsidR="002774BE" w:rsidRPr="007418CF">
        <w:rPr>
          <w:rFonts w:ascii="Times New Roman" w:hAnsi="Times New Roman" w:cs="Times New Roman"/>
          <w:sz w:val="24"/>
        </w:rPr>
        <w:t xml:space="preserve"> (2015)</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for amphipods;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proofErr w:type="spellStart"/>
      <w:r w:rsidR="002774BE" w:rsidRPr="007418CF">
        <w:rPr>
          <w:rFonts w:ascii="Times New Roman" w:hAnsi="Times New Roman" w:cs="Times New Roman"/>
          <w:sz w:val="24"/>
        </w:rPr>
        <w:t>Sitnikova</w:t>
      </w:r>
      <w:proofErr w:type="spellEnd"/>
      <w:r w:rsidR="002774BE" w:rsidRPr="007418CF">
        <w:rPr>
          <w:rFonts w:ascii="Times New Roman" w:hAnsi="Times New Roman" w:cs="Times New Roman"/>
          <w:sz w:val="24"/>
        </w:rPr>
        <w:t xml:space="preserve">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for </w:t>
      </w:r>
      <w:r w:rsidR="004D2297" w:rsidRPr="007418CF">
        <w:rPr>
          <w:rFonts w:ascii="Times New Roman" w:eastAsia="Times New Roman" w:hAnsi="Times New Roman" w:cs="Times New Roman"/>
          <w:sz w:val="24"/>
          <w:szCs w:val="24"/>
        </w:rPr>
        <w:t>mollusk</w:t>
      </w:r>
      <w:r w:rsidRPr="007418CF">
        <w:rPr>
          <w:rFonts w:ascii="Times New Roman" w:eastAsia="Times New Roman" w:hAnsi="Times New Roman" w:cs="Times New Roman"/>
          <w:sz w:val="24"/>
          <w:szCs w:val="24"/>
        </w:rPr>
        <w:t>s; Table 2).</w:t>
      </w:r>
      <w:r w:rsidR="007D3AD5" w:rsidRPr="007418CF">
        <w:rPr>
          <w:rFonts w:ascii="Times New Roman" w:eastAsia="Times New Roman" w:hAnsi="Times New Roman" w:cs="Times New Roman"/>
          <w:sz w:val="24"/>
          <w:szCs w:val="24"/>
        </w:rPr>
        <w:t xml:space="preserve"> </w:t>
      </w:r>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40D49A1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ins w:id="20" w:author="Meyer, Michael Frederick" w:date="2021-03-12T14:31:00Z">
        <w:r w:rsidR="00312AA7">
          <w:rPr>
            <w:rFonts w:ascii="Times New Roman" w:eastAsia="Times New Roman" w:hAnsi="Times New Roman" w:cs="Times New Roman"/>
            <w:sz w:val="24"/>
            <w:szCs w:val="24"/>
          </w:rPr>
          <w:t xml:space="preserve">periphyton and macroinvertebrate </w:t>
        </w:r>
      </w:ins>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ins w:id="21" w:author="Meyer, Michael Frederick" w:date="2021-03-12T14:35:00Z">
        <w:r w:rsidR="00312AA7">
          <w:rPr>
            <w:rFonts w:ascii="Times New Roman" w:eastAsia="Times New Roman" w:hAnsi="Times New Roman" w:cs="Times New Roman"/>
            <w:color w:val="212121"/>
            <w:sz w:val="24"/>
            <w:szCs w:val="24"/>
            <w:highlight w:val="white"/>
          </w:rPr>
          <w:t>Stable isotope</w:t>
        </w:r>
      </w:ins>
      <w:ins w:id="22" w:author="Meyer, Michael Frederick" w:date="2021-03-12T14:43:00Z">
        <w:r w:rsidR="00E56EB2">
          <w:rPr>
            <w:rFonts w:ascii="Times New Roman" w:eastAsia="Times New Roman" w:hAnsi="Times New Roman" w:cs="Times New Roman"/>
            <w:color w:val="212121"/>
            <w:sz w:val="24"/>
            <w:szCs w:val="24"/>
            <w:highlight w:val="white"/>
          </w:rPr>
          <w:t xml:space="preserve"> and fatty acid analyses focused primarily on amphipods, the most abundant macroinvertebrate taxon </w:t>
        </w:r>
      </w:ins>
      <w:ins w:id="23" w:author="Meyer, Michael Frederick" w:date="2021-03-12T14:44:00Z">
        <w:r w:rsidR="00E56EB2">
          <w:rPr>
            <w:rFonts w:ascii="Times New Roman" w:eastAsia="Times New Roman" w:hAnsi="Times New Roman" w:cs="Times New Roman"/>
            <w:color w:val="212121"/>
            <w:sz w:val="24"/>
            <w:szCs w:val="24"/>
            <w:highlight w:val="white"/>
          </w:rPr>
          <w:t>in Lake Baikal</w:t>
        </w:r>
      </w:ins>
      <w:ins w:id="24" w:author="Meyer, Michael Frederick" w:date="2021-03-12T14:55:00Z">
        <w:r w:rsidR="00E56EB2">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fldChar w:fldCharType="begin"/>
        </w:r>
        <w:r w:rsidR="00E56EB2">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ins>
      <w:r w:rsidR="00E56EB2">
        <w:rPr>
          <w:rFonts w:ascii="Times New Roman" w:eastAsia="Times New Roman" w:hAnsi="Times New Roman" w:cs="Times New Roman"/>
          <w:color w:val="212121"/>
          <w:sz w:val="24"/>
          <w:szCs w:val="24"/>
          <w:highlight w:val="white"/>
        </w:rPr>
        <w:fldChar w:fldCharType="separate"/>
      </w:r>
      <w:ins w:id="25" w:author="Meyer, Michael Frederick" w:date="2021-03-12T14:55:00Z">
        <w:r w:rsidR="00E56EB2" w:rsidRPr="00E56EB2">
          <w:rPr>
            <w:rFonts w:ascii="Times New Roman" w:hAnsi="Times New Roman" w:cs="Times New Roman"/>
            <w:sz w:val="24"/>
            <w:szCs w:val="24"/>
          </w:rPr>
          <w:t>(</w:t>
        </w:r>
        <w:proofErr w:type="spellStart"/>
        <w:r w:rsidR="00E56EB2" w:rsidRPr="00E56EB2">
          <w:rPr>
            <w:rFonts w:ascii="Times New Roman" w:hAnsi="Times New Roman" w:cs="Times New Roman"/>
            <w:sz w:val="24"/>
            <w:szCs w:val="24"/>
          </w:rPr>
          <w:t>Kozhov</w:t>
        </w:r>
        <w:proofErr w:type="spellEnd"/>
        <w:r w:rsidR="00E56EB2" w:rsidRPr="00E56EB2">
          <w:rPr>
            <w:rFonts w:ascii="Times New Roman" w:hAnsi="Times New Roman" w:cs="Times New Roman"/>
            <w:sz w:val="24"/>
            <w:szCs w:val="24"/>
          </w:rPr>
          <w:t xml:space="preserve"> 1963; </w:t>
        </w:r>
        <w:proofErr w:type="spellStart"/>
        <w:r w:rsidR="00E56EB2" w:rsidRPr="00E56EB2">
          <w:rPr>
            <w:rFonts w:ascii="Times New Roman" w:hAnsi="Times New Roman" w:cs="Times New Roman"/>
            <w:sz w:val="24"/>
            <w:szCs w:val="24"/>
          </w:rPr>
          <w:t>Kozhova</w:t>
        </w:r>
        <w:proofErr w:type="spellEnd"/>
        <w:r w:rsidR="00E56EB2" w:rsidRPr="00E56EB2">
          <w:rPr>
            <w:rFonts w:ascii="Times New Roman" w:hAnsi="Times New Roman" w:cs="Times New Roman"/>
            <w:sz w:val="24"/>
            <w:szCs w:val="24"/>
          </w:rPr>
          <w:t xml:space="preserve"> and </w:t>
        </w:r>
        <w:proofErr w:type="spellStart"/>
        <w:r w:rsidR="00E56EB2" w:rsidRPr="00E56EB2">
          <w:rPr>
            <w:rFonts w:ascii="Times New Roman" w:hAnsi="Times New Roman" w:cs="Times New Roman"/>
            <w:sz w:val="24"/>
            <w:szCs w:val="24"/>
          </w:rPr>
          <w:t>Izmest’eva</w:t>
        </w:r>
        <w:proofErr w:type="spellEnd"/>
        <w:r w:rsidR="00E56EB2" w:rsidRPr="00E56EB2">
          <w:rPr>
            <w:rFonts w:ascii="Times New Roman" w:hAnsi="Times New Roman" w:cs="Times New Roman"/>
            <w:sz w:val="24"/>
            <w:szCs w:val="24"/>
          </w:rPr>
          <w:t xml:space="preserve"> 1998)</w:t>
        </w:r>
        <w:r w:rsidR="00E56EB2">
          <w:rPr>
            <w:rFonts w:ascii="Times New Roman" w:eastAsia="Times New Roman" w:hAnsi="Times New Roman" w:cs="Times New Roman"/>
            <w:color w:val="212121"/>
            <w:sz w:val="24"/>
            <w:szCs w:val="24"/>
            <w:highlight w:val="white"/>
          </w:rPr>
          <w:fldChar w:fldCharType="end"/>
        </w:r>
      </w:ins>
      <w:ins w:id="26" w:author="Meyer, Michael Frederick" w:date="2021-03-12T14:44:00Z">
        <w:r w:rsidR="00E56EB2">
          <w:rPr>
            <w:rFonts w:ascii="Times New Roman" w:eastAsia="Times New Roman" w:hAnsi="Times New Roman" w:cs="Times New Roman"/>
            <w:color w:val="212121"/>
            <w:sz w:val="24"/>
            <w:szCs w:val="24"/>
            <w:highlight w:val="white"/>
          </w:rPr>
          <w:t xml:space="preserve">. Due to some samples warming in transit, we only processed samples that were completely </w:t>
        </w:r>
      </w:ins>
      <w:ins w:id="27" w:author="Meyer, Michael Frederick" w:date="2021-03-12T14:45:00Z">
        <w:r w:rsidR="00E56EB2">
          <w:rPr>
            <w:rFonts w:ascii="Times New Roman" w:eastAsia="Times New Roman" w:hAnsi="Times New Roman" w:cs="Times New Roman"/>
            <w:color w:val="212121"/>
            <w:sz w:val="24"/>
            <w:szCs w:val="24"/>
            <w:highlight w:val="white"/>
          </w:rPr>
          <w:t xml:space="preserve">frozen upon arrival to the United States. Given the potential for fatty acids to </w:t>
        </w:r>
      </w:ins>
      <w:ins w:id="28" w:author="Meyer, Michael Frederick" w:date="2021-03-12T14:46:00Z">
        <w:r w:rsidR="00E56EB2">
          <w:rPr>
            <w:rFonts w:ascii="Times New Roman" w:eastAsia="Times New Roman" w:hAnsi="Times New Roman" w:cs="Times New Roman"/>
            <w:color w:val="212121"/>
            <w:sz w:val="24"/>
            <w:szCs w:val="24"/>
            <w:highlight w:val="white"/>
          </w:rPr>
          <w:t>highlight more subtle</w:t>
        </w:r>
      </w:ins>
      <w:ins w:id="29" w:author="Meyer, Michael Frederick" w:date="2021-03-12T15:04:00Z">
        <w:r w:rsidR="00EB3DC9">
          <w:rPr>
            <w:rFonts w:ascii="Times New Roman" w:eastAsia="Times New Roman" w:hAnsi="Times New Roman" w:cs="Times New Roman"/>
            <w:color w:val="212121"/>
            <w:sz w:val="24"/>
            <w:szCs w:val="24"/>
            <w:highlight w:val="white"/>
          </w:rPr>
          <w:t>, multivariate</w:t>
        </w:r>
      </w:ins>
      <w:ins w:id="30" w:author="Meyer, Michael Frederick" w:date="2021-03-12T14:46:00Z">
        <w:r w:rsidR="00E56EB2">
          <w:rPr>
            <w:rFonts w:ascii="Times New Roman" w:eastAsia="Times New Roman" w:hAnsi="Times New Roman" w:cs="Times New Roman"/>
            <w:color w:val="212121"/>
            <w:sz w:val="24"/>
            <w:szCs w:val="24"/>
            <w:highlight w:val="white"/>
          </w:rPr>
          <w:t xml:space="preserve"> ecological responses to sewage gradients, we prioritized both periphyton and macroinvertebrate fatty acid</w:t>
        </w:r>
      </w:ins>
      <w:ins w:id="31"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32" w:author="Meyer, Michael Frederick" w:date="2021-03-12T14:46:00Z">
        <w:r w:rsidR="00E56EB2">
          <w:rPr>
            <w:rFonts w:ascii="Times New Roman" w:eastAsia="Times New Roman" w:hAnsi="Times New Roman" w:cs="Times New Roman"/>
            <w:color w:val="212121"/>
            <w:sz w:val="24"/>
            <w:szCs w:val="24"/>
            <w:highlight w:val="white"/>
          </w:rPr>
          <w:t xml:space="preserve"> over stable isotope</w:t>
        </w:r>
      </w:ins>
      <w:ins w:id="33"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34" w:author="Meyer, Michael Frederick" w:date="2021-03-12T14:46:00Z">
        <w:r w:rsidR="00E56EB2">
          <w:rPr>
            <w:rFonts w:ascii="Times New Roman" w:eastAsia="Times New Roman" w:hAnsi="Times New Roman" w:cs="Times New Roman"/>
            <w:color w:val="212121"/>
            <w:sz w:val="24"/>
            <w:szCs w:val="24"/>
            <w:highlight w:val="white"/>
          </w:rPr>
          <w:t xml:space="preserve">. </w:t>
        </w:r>
      </w:ins>
      <w:ins w:id="35" w:author="Meyer, Michael Frederick" w:date="2021-03-12T14:56:00Z">
        <w:r w:rsidR="00E56EB2">
          <w:rPr>
            <w:rFonts w:ascii="Times New Roman" w:eastAsia="Times New Roman" w:hAnsi="Times New Roman" w:cs="Times New Roman"/>
            <w:color w:val="212121"/>
            <w:sz w:val="24"/>
            <w:szCs w:val="24"/>
            <w:highlight w:val="white"/>
          </w:rPr>
          <w:t>Th</w:t>
        </w:r>
      </w:ins>
      <w:ins w:id="36" w:author="Meyer, Michael Frederick" w:date="2021-03-12T15:04:00Z">
        <w:r w:rsidR="00EB3DC9">
          <w:rPr>
            <w:rFonts w:ascii="Times New Roman" w:eastAsia="Times New Roman" w:hAnsi="Times New Roman" w:cs="Times New Roman"/>
            <w:color w:val="212121"/>
            <w:sz w:val="24"/>
            <w:szCs w:val="24"/>
            <w:highlight w:val="white"/>
          </w:rPr>
          <w:t>e</w:t>
        </w:r>
      </w:ins>
      <w:ins w:id="37" w:author="Meyer, Michael Frederick" w:date="2021-03-12T14:56:00Z">
        <w:r w:rsidR="00EB3DC9">
          <w:rPr>
            <w:rFonts w:ascii="Times New Roman" w:eastAsia="Times New Roman" w:hAnsi="Times New Roman" w:cs="Times New Roman"/>
            <w:color w:val="212121"/>
            <w:sz w:val="24"/>
            <w:szCs w:val="24"/>
            <w:highlight w:val="white"/>
          </w:rPr>
          <w:t xml:space="preserve"> loss of certain samples resulted in our stable </w:t>
        </w:r>
      </w:ins>
      <w:ins w:id="38" w:author="Meyer, Michael Frederick" w:date="2021-03-12T15:05:00Z">
        <w:r w:rsidR="00EB3DC9">
          <w:rPr>
            <w:rFonts w:ascii="Times New Roman" w:eastAsia="Times New Roman" w:hAnsi="Times New Roman" w:cs="Times New Roman"/>
            <w:color w:val="212121"/>
            <w:sz w:val="24"/>
            <w:szCs w:val="24"/>
            <w:highlight w:val="white"/>
          </w:rPr>
          <w:t>isotope</w:t>
        </w:r>
      </w:ins>
      <w:ins w:id="39" w:author="Meyer, Michael Frederick" w:date="2021-03-12T14:56:00Z">
        <w:r w:rsidR="00EB3DC9">
          <w:rPr>
            <w:rFonts w:ascii="Times New Roman" w:eastAsia="Times New Roman" w:hAnsi="Times New Roman" w:cs="Times New Roman"/>
            <w:color w:val="212121"/>
            <w:sz w:val="24"/>
            <w:szCs w:val="24"/>
            <w:highlight w:val="white"/>
          </w:rPr>
          <w:t xml:space="preserve"> analyses </w:t>
        </w:r>
      </w:ins>
      <w:ins w:id="40" w:author="Meyer, Michael Frederick" w:date="2021-03-12T14:57:00Z">
        <w:r w:rsidR="00EB3DC9">
          <w:rPr>
            <w:rFonts w:ascii="Times New Roman" w:eastAsia="Times New Roman" w:hAnsi="Times New Roman" w:cs="Times New Roman"/>
            <w:color w:val="212121"/>
            <w:sz w:val="24"/>
            <w:szCs w:val="24"/>
            <w:highlight w:val="white"/>
          </w:rPr>
          <w:t xml:space="preserve">focusing solely on amphipod taxa, whereas fatty acids included some mollusks but still largely consisted of amphipods. </w:t>
        </w:r>
      </w:ins>
      <w:r w:rsidR="00446481" w:rsidRPr="007418CF">
        <w:rPr>
          <w:rFonts w:ascii="Times New Roman" w:eastAsia="Times New Roman" w:hAnsi="Times New Roman" w:cs="Times New Roman"/>
          <w:color w:val="212121"/>
          <w:sz w:val="24"/>
          <w:szCs w:val="24"/>
          <w:highlight w:val="white"/>
        </w:rPr>
        <w:t xml:space="preserve">Prior to isotopic and fatty acid </w:t>
      </w:r>
      <w:r w:rsidR="00446481" w:rsidRPr="007418CF">
        <w:rPr>
          <w:rFonts w:ascii="Times New Roman" w:eastAsia="Times New Roman" w:hAnsi="Times New Roman" w:cs="Times New Roman"/>
          <w:color w:val="212121"/>
          <w:sz w:val="24"/>
          <w:szCs w:val="24"/>
          <w:highlight w:val="white"/>
        </w:rPr>
        <w:lastRenderedPageBreak/>
        <w:t>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w:t>
      </w:r>
      <w:r w:rsidR="00D8535D" w:rsidRPr="007418CF">
        <w:rPr>
          <w:rFonts w:ascii="Times New Roman" w:eastAsia="Times New Roman" w:hAnsi="Times New Roman" w:cs="Times New Roman"/>
          <w:sz w:val="24"/>
          <w:szCs w:val="24"/>
        </w:rPr>
        <w:lastRenderedPageBreak/>
        <w:t>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2C1302D3" w:rsidR="00715D55" w:rsidRDefault="00D8535D" w:rsidP="00F31B90">
      <w:pPr>
        <w:spacing w:line="480" w:lineRule="auto"/>
        <w:rPr>
          <w:ins w:id="41" w:author="Meyer, Michael Frederick" w:date="2021-04-05T14:4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ins w:id="42" w:author="Meyer, Michael Frederick" w:date="2021-04-05T15:28:00Z"/>
          <w:rFonts w:ascii="Times New Roman" w:eastAsia="Times New Roman" w:hAnsi="Times New Roman" w:cs="Times New Roman"/>
          <w:sz w:val="24"/>
          <w:szCs w:val="24"/>
        </w:rPr>
      </w:pPr>
    </w:p>
    <w:p w14:paraId="5D35EF08" w14:textId="35CECDB8" w:rsidR="00E21797" w:rsidRPr="00E21797" w:rsidRDefault="00E21797" w:rsidP="00F31B90">
      <w:pPr>
        <w:spacing w:line="480" w:lineRule="auto"/>
        <w:rPr>
          <w:ins w:id="43" w:author="Meyer, Michael Frederick" w:date="2021-04-05T14:49:00Z"/>
          <w:rFonts w:ascii="Times New Roman" w:eastAsia="Times New Roman" w:hAnsi="Times New Roman" w:cs="Times New Roman"/>
          <w:i/>
          <w:sz w:val="24"/>
          <w:szCs w:val="24"/>
          <w:rPrChange w:id="44" w:author="Meyer, Michael Frederick" w:date="2021-04-05T15:28:00Z">
            <w:rPr>
              <w:ins w:id="45" w:author="Meyer, Michael Frederick" w:date="2021-04-05T14:49:00Z"/>
              <w:rFonts w:ascii="Times New Roman" w:eastAsia="Times New Roman" w:hAnsi="Times New Roman" w:cs="Times New Roman"/>
              <w:sz w:val="24"/>
              <w:szCs w:val="24"/>
            </w:rPr>
          </w:rPrChange>
        </w:rPr>
      </w:pPr>
      <w:ins w:id="46" w:author="Meyer, Michael Frederick" w:date="2021-04-05T15:28:00Z">
        <w:r>
          <w:rPr>
            <w:rFonts w:ascii="Times New Roman" w:eastAsia="Times New Roman" w:hAnsi="Times New Roman" w:cs="Times New Roman"/>
            <w:i/>
            <w:sz w:val="24"/>
            <w:szCs w:val="24"/>
          </w:rPr>
          <w:t>Inferring food web structure</w:t>
        </w:r>
      </w:ins>
    </w:p>
    <w:p w14:paraId="5A18E252" w14:textId="2A930E50" w:rsidR="00E21797" w:rsidRDefault="005B464E" w:rsidP="00E21797">
      <w:pPr>
        <w:spacing w:line="480" w:lineRule="auto"/>
        <w:rPr>
          <w:ins w:id="47" w:author="Meyer, Michael Frederick" w:date="2021-04-05T15:25:00Z"/>
          <w:rFonts w:ascii="Times New Roman" w:eastAsia="Times New Roman" w:hAnsi="Times New Roman" w:cs="Times New Roman"/>
          <w:sz w:val="24"/>
          <w:szCs w:val="24"/>
        </w:rPr>
      </w:pPr>
      <w:ins w:id="48" w:author="Meyer, Michael Frederick" w:date="2021-04-05T14:50:00Z">
        <w:r>
          <w:rPr>
            <w:rFonts w:ascii="Times New Roman" w:eastAsia="Times New Roman" w:hAnsi="Times New Roman" w:cs="Times New Roman"/>
            <w:sz w:val="24"/>
            <w:szCs w:val="24"/>
          </w:rPr>
          <w:t xml:space="preserve">In order to assess food web structure, we </w:t>
        </w:r>
      </w:ins>
      <w:ins w:id="49" w:author="Meyer, Michael Frederick" w:date="2021-04-05T14:51:00Z">
        <w:r>
          <w:rPr>
            <w:rFonts w:ascii="Times New Roman" w:eastAsia="Times New Roman" w:hAnsi="Times New Roman" w:cs="Times New Roman"/>
            <w:sz w:val="24"/>
            <w:szCs w:val="24"/>
          </w:rPr>
          <w:t>compared</w:t>
        </w:r>
      </w:ins>
      <w:ins w:id="50" w:author="Meyer, Michael Frederick" w:date="2021-04-05T14:50:00Z">
        <w:r>
          <w:rPr>
            <w:rFonts w:ascii="Times New Roman" w:eastAsia="Times New Roman" w:hAnsi="Times New Roman" w:cs="Times New Roman"/>
            <w:sz w:val="24"/>
            <w:szCs w:val="24"/>
          </w:rPr>
          <w:t xml:space="preserve"> </w:t>
        </w:r>
      </w:ins>
      <w:ins w:id="51" w:author="Meyer, Michael Frederick" w:date="2021-04-05T14:51:00Z">
        <w:r>
          <w:rPr>
            <w:rFonts w:ascii="Times New Roman" w:eastAsia="Times New Roman" w:hAnsi="Times New Roman" w:cs="Times New Roman"/>
            <w:sz w:val="24"/>
            <w:szCs w:val="24"/>
          </w:rPr>
          <w:t>stable isotopes and fatty acids in periphyton resources and amphipod grazers. Becaus</w:t>
        </w:r>
      </w:ins>
      <w:ins w:id="52" w:author="Meyer, Michael Frederick" w:date="2021-04-05T14:54:00Z">
        <w:r w:rsidR="00D7090E">
          <w:rPr>
            <w:rFonts w:ascii="Times New Roman" w:eastAsia="Times New Roman" w:hAnsi="Times New Roman" w:cs="Times New Roman"/>
            <w:sz w:val="24"/>
            <w:szCs w:val="24"/>
          </w:rPr>
          <w:t>e stable isotope data were only available</w:t>
        </w:r>
      </w:ins>
      <w:ins w:id="53" w:author="Meyer, Michael Frederick" w:date="2021-04-05T14:56:00Z">
        <w:r w:rsidR="00D7090E">
          <w:rPr>
            <w:rFonts w:ascii="Times New Roman" w:eastAsia="Times New Roman" w:hAnsi="Times New Roman" w:cs="Times New Roman"/>
            <w:sz w:val="24"/>
            <w:szCs w:val="24"/>
          </w:rPr>
          <w:t xml:space="preserve"> for </w:t>
        </w:r>
      </w:ins>
      <w:ins w:id="54" w:author="Meyer, Michael Frederick" w:date="2021-04-05T14:57:00Z">
        <w:r w:rsidR="00D7090E">
          <w:rPr>
            <w:rFonts w:ascii="Times New Roman" w:eastAsia="Times New Roman" w:hAnsi="Times New Roman" w:cs="Times New Roman"/>
            <w:sz w:val="24"/>
            <w:szCs w:val="24"/>
          </w:rPr>
          <w:t>different taxa within the periphyton community</w:t>
        </w:r>
      </w:ins>
      <w:ins w:id="55" w:author="Meyer, Michael Frederick" w:date="2021-04-05T14:55:00Z">
        <w:r w:rsidR="00D7090E">
          <w:rPr>
            <w:rFonts w:ascii="Times New Roman" w:eastAsia="Times New Roman" w:hAnsi="Times New Roman" w:cs="Times New Roman"/>
            <w:sz w:val="24"/>
            <w:szCs w:val="24"/>
          </w:rPr>
          <w:t>, we</w:t>
        </w:r>
      </w:ins>
      <w:ins w:id="56" w:author="Meyer, Michael Frederick" w:date="2021-04-05T14:56:00Z">
        <w:r w:rsidR="00D7090E">
          <w:rPr>
            <w:rFonts w:ascii="Times New Roman" w:eastAsia="Times New Roman" w:hAnsi="Times New Roman" w:cs="Times New Roman"/>
            <w:sz w:val="24"/>
            <w:szCs w:val="24"/>
          </w:rPr>
          <w:t xml:space="preserve"> compared </w:t>
        </w:r>
      </w:ins>
      <w:ins w:id="57" w:author="Meyer, Michael Frederick" w:date="2021-04-05T14:57:00Z">
        <w:r w:rsidR="00D7090E">
          <w:rPr>
            <w:rFonts w:ascii="Times New Roman" w:eastAsia="Times New Roman" w:hAnsi="Times New Roman" w:cs="Times New Roman"/>
            <w:sz w:val="24"/>
            <w:szCs w:val="24"/>
          </w:rPr>
          <w:t>composite periphyton stable isotopes to amphipod grazers</w:t>
        </w:r>
      </w:ins>
      <w:ins w:id="58" w:author="Meyer, Michael Frederick" w:date="2021-04-05T15:25:00Z">
        <w:r w:rsidR="00E21797">
          <w:rPr>
            <w:rFonts w:ascii="Times New Roman" w:eastAsia="Times New Roman" w:hAnsi="Times New Roman" w:cs="Times New Roman"/>
            <w:sz w:val="24"/>
            <w:szCs w:val="24"/>
          </w:rPr>
          <w:t xml:space="preserve">. </w:t>
        </w:r>
      </w:ins>
      <w:ins w:id="59" w:author="Meyer, Michael Frederick" w:date="2021-04-05T15:26:00Z">
        <w:r w:rsidR="00E21797">
          <w:rPr>
            <w:rFonts w:ascii="Times New Roman" w:eastAsia="Times New Roman" w:hAnsi="Times New Roman" w:cs="Times New Roman"/>
            <w:sz w:val="24"/>
            <w:szCs w:val="24"/>
          </w:rPr>
          <w:t>For fatty acids</w:t>
        </w:r>
      </w:ins>
      <w:ins w:id="60" w:author="Meyer, Michael Frederick" w:date="2021-04-05T15:25:00Z">
        <w:r w:rsidR="00E21797">
          <w:rPr>
            <w:rFonts w:ascii="Times New Roman" w:eastAsia="Times New Roman" w:hAnsi="Times New Roman" w:cs="Times New Roman"/>
            <w:sz w:val="24"/>
            <w:szCs w:val="24"/>
          </w:rPr>
          <w:t>, we constructed a Bayesian mixing model for infer how abundant a given potential resource was in amphipods’ diets</w:t>
        </w:r>
      </w:ins>
      <w:ins w:id="61" w:author="Meyer, Michael Frederick" w:date="2021-04-05T15:26:00Z">
        <w:r w:rsidR="00E21797">
          <w:rPr>
            <w:rFonts w:ascii="Times New Roman" w:eastAsia="Times New Roman" w:hAnsi="Times New Roman" w:cs="Times New Roman"/>
            <w:sz w:val="24"/>
            <w:szCs w:val="24"/>
          </w:rPr>
          <w:t xml:space="preserve"> </w:t>
        </w:r>
        <w:r w:rsidR="00E21797">
          <w:rPr>
            <w:rFonts w:ascii="Times New Roman" w:eastAsia="Times New Roman" w:hAnsi="Times New Roman" w:cs="Times New Roman"/>
            <w:sz w:val="24"/>
            <w:szCs w:val="24"/>
          </w:rPr>
          <w:fldChar w:fldCharType="begin"/>
        </w:r>
        <w:r w:rsidR="00E21797">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ins>
      <w:r w:rsidR="00E21797">
        <w:rPr>
          <w:rFonts w:ascii="Times New Roman" w:eastAsia="Times New Roman" w:hAnsi="Times New Roman" w:cs="Times New Roman"/>
          <w:sz w:val="24"/>
          <w:szCs w:val="24"/>
        </w:rPr>
        <w:fldChar w:fldCharType="separate"/>
      </w:r>
      <w:ins w:id="62" w:author="Meyer, Michael Frederick" w:date="2021-04-05T15:26:00Z">
        <w:r w:rsidR="00E21797" w:rsidRPr="00E21797">
          <w:rPr>
            <w:rFonts w:ascii="Times New Roman" w:hAnsi="Times New Roman" w:cs="Times New Roman"/>
            <w:sz w:val="24"/>
            <w:rPrChange w:id="63" w:author="Meyer, Michael Frederick" w:date="2021-04-05T15:26:00Z">
              <w:rPr/>
            </w:rPrChange>
          </w:rPr>
          <w:t>(Stock et al. 2018b; a)</w:t>
        </w:r>
        <w:r w:rsidR="00E21797">
          <w:rPr>
            <w:rFonts w:ascii="Times New Roman" w:eastAsia="Times New Roman" w:hAnsi="Times New Roman" w:cs="Times New Roman"/>
            <w:sz w:val="24"/>
            <w:szCs w:val="24"/>
          </w:rPr>
          <w:fldChar w:fldCharType="end"/>
        </w:r>
      </w:ins>
      <w:ins w:id="64" w:author="Meyer, Michael Frederick" w:date="2021-04-05T15:25:00Z">
        <w:r w:rsidR="00E21797">
          <w:rPr>
            <w:rFonts w:ascii="Times New Roman" w:eastAsia="Times New Roman" w:hAnsi="Times New Roman" w:cs="Times New Roman"/>
            <w:sz w:val="24"/>
            <w:szCs w:val="24"/>
          </w:rPr>
          <w:t>. This model</w:t>
        </w:r>
      </w:ins>
      <w:ins w:id="65" w:author="Meyer, Michael Frederick" w:date="2021-04-05T15:26:00Z">
        <w:r w:rsidR="00E21797">
          <w:rPr>
            <w:rFonts w:ascii="Times New Roman" w:eastAsia="Times New Roman" w:hAnsi="Times New Roman" w:cs="Times New Roman"/>
            <w:sz w:val="24"/>
            <w:szCs w:val="24"/>
          </w:rPr>
          <w:t>ling</w:t>
        </w:r>
      </w:ins>
      <w:ins w:id="66" w:author="Meyer, Michael Frederick" w:date="2021-04-05T15:25:00Z">
        <w:r w:rsidR="00E21797">
          <w:rPr>
            <w:rFonts w:ascii="Times New Roman" w:eastAsia="Times New Roman" w:hAnsi="Times New Roman" w:cs="Times New Roman"/>
            <w:sz w:val="24"/>
            <w:szCs w:val="24"/>
          </w:rPr>
          <w:t xml:space="preserve"> procedure involved three main data inputs:</w:t>
        </w:r>
      </w:ins>
    </w:p>
    <w:p w14:paraId="08ACD4BA" w14:textId="297E8150" w:rsidR="00D1507C" w:rsidRPr="00D1507C" w:rsidDel="00E21797" w:rsidRDefault="00D1507C" w:rsidP="00F31B90">
      <w:pPr>
        <w:spacing w:line="480" w:lineRule="auto"/>
        <w:rPr>
          <w:del w:id="67" w:author="Meyer, Michael Frederick" w:date="2021-04-05T15:25:00Z"/>
          <w:rFonts w:ascii="Times New Roman" w:eastAsia="Times New Roman" w:hAnsi="Times New Roman" w:cs="Times New Roman"/>
          <w:sz w:val="24"/>
          <w:szCs w:val="24"/>
        </w:rPr>
      </w:pPr>
    </w:p>
    <w:p w14:paraId="7CEEDD59" w14:textId="62AC724B" w:rsidR="00715D55" w:rsidRDefault="0027178F" w:rsidP="0027178F">
      <w:pPr>
        <w:pStyle w:val="ListParagraph"/>
        <w:numPr>
          <w:ilvl w:val="0"/>
          <w:numId w:val="5"/>
        </w:numPr>
        <w:spacing w:line="480" w:lineRule="auto"/>
        <w:rPr>
          <w:ins w:id="68" w:author="Meyer, Michael Frederick" w:date="2021-04-05T15:24:00Z"/>
          <w:rFonts w:ascii="Times New Roman" w:eastAsia="Times New Roman" w:hAnsi="Times New Roman" w:cs="Times New Roman"/>
          <w:sz w:val="24"/>
          <w:szCs w:val="24"/>
        </w:rPr>
      </w:pPr>
      <w:ins w:id="69" w:author="Meyer, Michael Frederick" w:date="2021-04-05T15:20:00Z">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These data were c</w:t>
        </w:r>
      </w:ins>
      <w:ins w:id="70" w:author="Meyer, Michael Frederick" w:date="2021-04-05T15:21:00Z">
        <w:r>
          <w:rPr>
            <w:rFonts w:ascii="Times New Roman" w:eastAsia="Times New Roman" w:hAnsi="Times New Roman" w:cs="Times New Roman"/>
            <w:sz w:val="24"/>
            <w:szCs w:val="24"/>
          </w:rPr>
          <w:t xml:space="preserve">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t>
        </w:r>
      </w:ins>
      <w:ins w:id="71" w:author="Meyer, Michael Frederick" w:date="2021-04-05T15:22:00Z">
        <w:r>
          <w:rPr>
            <w:rFonts w:ascii="Times New Roman" w:eastAsia="Times New Roman" w:hAnsi="Times New Roman" w:cs="Times New Roman"/>
            <w:sz w:val="24"/>
            <w:szCs w:val="24"/>
          </w:rPr>
          <w:t xml:space="preserve">were most abundant </w:t>
        </w:r>
      </w:ins>
      <w:ins w:id="72" w:author="Meyer, Michael Frederick" w:date="2021-04-05T15:24:00Z">
        <w:r>
          <w:rPr>
            <w:rFonts w:ascii="Times New Roman" w:eastAsia="Times New Roman" w:hAnsi="Times New Roman" w:cs="Times New Roman"/>
            <w:sz w:val="24"/>
            <w:szCs w:val="24"/>
          </w:rPr>
          <w:t xml:space="preserve">along our </w:t>
        </w:r>
        <w:r w:rsidR="00E21797">
          <w:rPr>
            <w:rFonts w:ascii="Times New Roman" w:eastAsia="Times New Roman" w:hAnsi="Times New Roman" w:cs="Times New Roman"/>
            <w:sz w:val="24"/>
            <w:szCs w:val="24"/>
          </w:rPr>
          <w:t>disturbance gradient, we focused this analysis on these species’ fatty acid profiles.</w:t>
        </w:r>
      </w:ins>
    </w:p>
    <w:p w14:paraId="0CA9A4C1" w14:textId="27BAD9EE" w:rsidR="00E21797" w:rsidRDefault="00E21797" w:rsidP="0027178F">
      <w:pPr>
        <w:pStyle w:val="ListParagraph"/>
        <w:numPr>
          <w:ilvl w:val="0"/>
          <w:numId w:val="5"/>
        </w:numPr>
        <w:spacing w:line="480" w:lineRule="auto"/>
        <w:rPr>
          <w:ins w:id="73" w:author="Meyer, Michael Frederick" w:date="2021-04-05T15:32:00Z"/>
          <w:rFonts w:ascii="Times New Roman" w:eastAsia="Times New Roman" w:hAnsi="Times New Roman" w:cs="Times New Roman"/>
          <w:sz w:val="24"/>
          <w:szCs w:val="24"/>
        </w:rPr>
      </w:pPr>
      <w:ins w:id="74" w:author="Meyer, Michael Frederick" w:date="2021-04-05T15:25:00Z">
        <w:r>
          <w:rPr>
            <w:rFonts w:ascii="Times New Roman" w:eastAsia="Times New Roman" w:hAnsi="Times New Roman" w:cs="Times New Roman"/>
            <w:sz w:val="24"/>
            <w:szCs w:val="24"/>
          </w:rPr>
          <w:t xml:space="preserve">Source Fatty Acids: </w:t>
        </w:r>
      </w:ins>
      <w:ins w:id="75" w:author="Meyer, Michael Frederick" w:date="2021-04-05T15:26:00Z">
        <w:r>
          <w:rPr>
            <w:rFonts w:ascii="Times New Roman" w:eastAsia="Times New Roman" w:hAnsi="Times New Roman" w:cs="Times New Roman"/>
            <w:sz w:val="24"/>
            <w:szCs w:val="24"/>
          </w:rPr>
          <w:t>Be</w:t>
        </w:r>
      </w:ins>
      <w:ins w:id="76" w:author="Meyer, Michael Frederick" w:date="2021-04-05T15:27:00Z">
        <w:r>
          <w:rPr>
            <w:rFonts w:ascii="Times New Roman" w:eastAsia="Times New Roman" w:hAnsi="Times New Roman" w:cs="Times New Roman"/>
            <w:sz w:val="24"/>
            <w:szCs w:val="24"/>
          </w:rPr>
          <w:t xml:space="preserve">cause our </w:t>
        </w:r>
      </w:ins>
      <w:ins w:id="77" w:author="Meyer, Michael Frederick" w:date="2021-04-05T15:28:00Z">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ins>
      <w:ins w:id="78" w:author="Meyer, Michael Frederick" w:date="2021-04-05T15:29:00Z">
        <w:r>
          <w:rPr>
            <w:rFonts w:ascii="Times New Roman" w:eastAsia="Times New Roman" w:hAnsi="Times New Roman" w:cs="Times New Roman"/>
            <w:sz w:val="24"/>
            <w:szCs w:val="24"/>
          </w:rPr>
          <w:t xml:space="preserve">taxon-specific </w:t>
        </w:r>
      </w:ins>
      <w:ins w:id="79" w:author="Meyer, Michael Frederick" w:date="2021-04-05T15:28:00Z">
        <w:r>
          <w:rPr>
            <w:rFonts w:ascii="Times New Roman" w:eastAsia="Times New Roman" w:hAnsi="Times New Roman" w:cs="Times New Roman"/>
            <w:sz w:val="24"/>
            <w:szCs w:val="24"/>
          </w:rPr>
          <w:t xml:space="preserve">fatty acid profiles </w:t>
        </w:r>
      </w:ins>
      <w:ins w:id="80" w:author="Meyer, Michael Frederick" w:date="2021-04-05T15:29:00Z">
        <w:r>
          <w:rPr>
            <w:rFonts w:ascii="Times New Roman" w:eastAsia="Times New Roman" w:hAnsi="Times New Roman" w:cs="Times New Roman"/>
            <w:sz w:val="24"/>
            <w:szCs w:val="24"/>
          </w:rPr>
          <w:t xml:space="preserve">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r>
        <w:rPr>
          <w:rFonts w:ascii="Times New Roman" w:eastAsia="Times New Roman" w:hAnsi="Times New Roman" w:cs="Times New Roman"/>
          <w:sz w:val="24"/>
          <w:szCs w:val="24"/>
        </w:rPr>
        <w:fldChar w:fldCharType="separate"/>
      </w:r>
      <w:ins w:id="81" w:author="Meyer, Michael Frederick" w:date="2021-04-05T15:29:00Z">
        <w:r w:rsidRPr="00E21797">
          <w:rPr>
            <w:rFonts w:ascii="Times New Roman" w:hAnsi="Times New Roman" w:cs="Times New Roman"/>
            <w:sz w:val="24"/>
            <w:rPrChange w:id="82" w:author="Meyer, Michael Frederick" w:date="2021-04-05T15:29:00Z">
              <w:rPr/>
            </w:rPrChange>
          </w:rPr>
          <w:t>(</w:t>
        </w:r>
        <w:proofErr w:type="spellStart"/>
        <w:r w:rsidRPr="00E21797">
          <w:rPr>
            <w:rFonts w:ascii="Times New Roman" w:hAnsi="Times New Roman" w:cs="Times New Roman"/>
            <w:sz w:val="24"/>
            <w:rPrChange w:id="83" w:author="Meyer, Michael Frederick" w:date="2021-04-05T15:29:00Z">
              <w:rPr/>
            </w:rPrChange>
          </w:rPr>
          <w:t>Shishlyannikov</w:t>
        </w:r>
        <w:proofErr w:type="spellEnd"/>
        <w:r w:rsidRPr="00E21797">
          <w:rPr>
            <w:rFonts w:ascii="Times New Roman" w:hAnsi="Times New Roman" w:cs="Times New Roman"/>
            <w:sz w:val="24"/>
            <w:rPrChange w:id="84" w:author="Meyer, Michael Frederick" w:date="2021-04-05T15:29:00Z">
              <w:rPr/>
            </w:rPrChange>
          </w:rPr>
          <w:t xml:space="preserv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ins>
      <w:r>
        <w:rPr>
          <w:rFonts w:ascii="Times New Roman" w:eastAsia="Times New Roman" w:hAnsi="Times New Roman" w:cs="Times New Roman"/>
          <w:sz w:val="24"/>
          <w:szCs w:val="24"/>
        </w:rPr>
        <w:fldChar w:fldCharType="separate"/>
      </w:r>
      <w:ins w:id="85" w:author="Meyer, Michael Frederick" w:date="2021-04-05T15:29:00Z">
        <w:r w:rsidRPr="00E21797">
          <w:rPr>
            <w:rFonts w:ascii="Times New Roman" w:hAnsi="Times New Roman" w:cs="Times New Roman"/>
            <w:sz w:val="24"/>
            <w:rPrChange w:id="86" w:author="Meyer, Michael Frederick" w:date="2021-04-05T15:29:00Z">
              <w:rPr/>
            </w:rPrChange>
          </w:rPr>
          <w:t>(</w:t>
        </w:r>
        <w:proofErr w:type="spellStart"/>
        <w:r w:rsidRPr="00E21797">
          <w:rPr>
            <w:rFonts w:ascii="Times New Roman" w:hAnsi="Times New Roman" w:cs="Times New Roman"/>
            <w:sz w:val="24"/>
            <w:rPrChange w:id="87" w:author="Meyer, Michael Frederick" w:date="2021-04-05T15:29:00Z">
              <w:rPr/>
            </w:rPrChange>
          </w:rPr>
          <w:t>Osipova</w:t>
        </w:r>
        <w:proofErr w:type="spellEnd"/>
        <w:r w:rsidRPr="00E21797">
          <w:rPr>
            <w:rFonts w:ascii="Times New Roman" w:hAnsi="Times New Roman" w:cs="Times New Roman"/>
            <w:sz w:val="24"/>
            <w:rPrChange w:id="88" w:author="Meyer, Michael Frederick" w:date="2021-04-05T15:29:00Z">
              <w:rPr/>
            </w:rPrChange>
          </w:rPr>
          <w:t xml:space="preserve"> et al. 2009)</w:t>
        </w:r>
        <w:r>
          <w:rPr>
            <w:rFonts w:ascii="Times New Roman" w:eastAsia="Times New Roman" w:hAnsi="Times New Roman" w:cs="Times New Roman"/>
            <w:sz w:val="24"/>
            <w:szCs w:val="24"/>
          </w:rPr>
          <w:fldChar w:fldCharType="end"/>
        </w:r>
      </w:ins>
      <w:ins w:id="89" w:author="Meyer, Michael Frederick" w:date="2021-04-05T15:30:00Z">
        <w:r>
          <w:rPr>
            <w:rFonts w:ascii="Times New Roman" w:eastAsia="Times New Roman" w:hAnsi="Times New Roman" w:cs="Times New Roman"/>
            <w:sz w:val="24"/>
            <w:szCs w:val="24"/>
          </w:rPr>
          <w:t xml:space="preserve"> signatures. </w:t>
        </w:r>
      </w:ins>
      <w:ins w:id="90" w:author="Meyer, Michael Frederick" w:date="2021-04-05T15:31:00Z">
        <w:r>
          <w:rPr>
            <w:rFonts w:ascii="Times New Roman" w:eastAsia="Times New Roman" w:hAnsi="Times New Roman" w:cs="Times New Roman"/>
            <w:sz w:val="24"/>
            <w:szCs w:val="24"/>
          </w:rPr>
          <w:t xml:space="preserve">Because we were able to sample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spp.</w:t>
        </w:r>
        <w:r>
          <w:rPr>
            <w:rFonts w:ascii="Times New Roman" w:eastAsia="Times New Roman" w:hAnsi="Times New Roman" w:cs="Times New Roman"/>
            <w:sz w:val="24"/>
            <w:szCs w:val="24"/>
          </w:rPr>
          <w:t xml:space="preserve"> individually due to its large cell sizes</w:t>
        </w:r>
      </w:ins>
      <w:ins w:id="91" w:author="Meyer, Michael Frederick" w:date="2021-04-05T15:30:00Z">
        <w:r>
          <w:rPr>
            <w:rFonts w:ascii="Times New Roman" w:eastAsia="Times New Roman" w:hAnsi="Times New Roman" w:cs="Times New Roman"/>
            <w:sz w:val="24"/>
            <w:szCs w:val="24"/>
          </w:rPr>
          <w:t xml:space="preserve">, we were also able to include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spp.</w:t>
        </w:r>
        <w:r>
          <w:rPr>
            <w:rFonts w:ascii="Times New Roman" w:eastAsia="Times New Roman" w:hAnsi="Times New Roman" w:cs="Times New Roman"/>
            <w:sz w:val="24"/>
            <w:szCs w:val="24"/>
          </w:rPr>
          <w:t xml:space="preserve"> </w:t>
        </w:r>
      </w:ins>
      <w:ins w:id="92" w:author="Meyer, Michael Frederick" w:date="2021-04-05T15:32:00Z">
        <w:r>
          <w:rPr>
            <w:rFonts w:ascii="Times New Roman" w:eastAsia="Times New Roman" w:hAnsi="Times New Roman" w:cs="Times New Roman"/>
            <w:sz w:val="24"/>
            <w:szCs w:val="24"/>
          </w:rPr>
          <w:t xml:space="preserve">from our own data </w:t>
        </w:r>
      </w:ins>
      <w:ins w:id="93" w:author="Meyer, Michael Frederick" w:date="2021-04-05T15:30:00Z">
        <w:r>
          <w:rPr>
            <w:rFonts w:ascii="Times New Roman" w:eastAsia="Times New Roman" w:hAnsi="Times New Roman" w:cs="Times New Roman"/>
            <w:sz w:val="24"/>
            <w:szCs w:val="24"/>
          </w:rPr>
          <w:t>as a</w:t>
        </w:r>
      </w:ins>
      <w:ins w:id="94" w:author="Meyer, Michael Frederick" w:date="2021-04-05T15:32:00Z">
        <w:r>
          <w:rPr>
            <w:rFonts w:ascii="Times New Roman" w:eastAsia="Times New Roman" w:hAnsi="Times New Roman" w:cs="Times New Roman"/>
            <w:sz w:val="24"/>
            <w:szCs w:val="24"/>
          </w:rPr>
          <w:t>n additional</w:t>
        </w:r>
      </w:ins>
      <w:ins w:id="95" w:author="Meyer, Michael Frederick" w:date="2021-04-05T15:30:00Z">
        <w:r>
          <w:rPr>
            <w:rFonts w:ascii="Times New Roman" w:eastAsia="Times New Roman" w:hAnsi="Times New Roman" w:cs="Times New Roman"/>
            <w:sz w:val="24"/>
            <w:szCs w:val="24"/>
          </w:rPr>
          <w:t xml:space="preserve"> potential </w:t>
        </w:r>
      </w:ins>
      <w:ins w:id="96" w:author="Meyer, Michael Frederick" w:date="2021-04-05T15:32:00Z">
        <w:r>
          <w:rPr>
            <w:rFonts w:ascii="Times New Roman" w:eastAsia="Times New Roman" w:hAnsi="Times New Roman" w:cs="Times New Roman"/>
            <w:sz w:val="24"/>
            <w:szCs w:val="24"/>
          </w:rPr>
          <w:t xml:space="preserve">resource. </w:t>
        </w:r>
      </w:ins>
    </w:p>
    <w:p w14:paraId="720A1E36" w14:textId="4874AFBD" w:rsidR="00F66F39" w:rsidRDefault="00E21797" w:rsidP="00F66F39">
      <w:pPr>
        <w:pStyle w:val="ListParagraph"/>
        <w:numPr>
          <w:ilvl w:val="0"/>
          <w:numId w:val="5"/>
        </w:numPr>
        <w:spacing w:line="480" w:lineRule="auto"/>
        <w:rPr>
          <w:ins w:id="97" w:author="Meyer, Michael Frederick" w:date="2021-04-05T15:52:00Z"/>
          <w:rFonts w:ascii="Times New Roman" w:eastAsia="Times New Roman" w:hAnsi="Times New Roman" w:cs="Times New Roman"/>
          <w:sz w:val="24"/>
          <w:szCs w:val="24"/>
        </w:rPr>
      </w:pPr>
      <w:ins w:id="98" w:author="Meyer, Michael Frederick" w:date="2021-04-05T15:32:00Z">
        <w:r>
          <w:rPr>
            <w:rFonts w:ascii="Times New Roman" w:eastAsia="Times New Roman" w:hAnsi="Times New Roman" w:cs="Times New Roman"/>
            <w:sz w:val="24"/>
            <w:szCs w:val="24"/>
          </w:rPr>
          <w:t xml:space="preserve">Trophic Discrimination Factors (TDFs): </w:t>
        </w:r>
      </w:ins>
      <w:ins w:id="99" w:author="Meyer, Michael Frederick" w:date="2021-04-05T15:36:00Z">
        <w:r w:rsidR="00BD35BE">
          <w:rPr>
            <w:rFonts w:ascii="Times New Roman" w:eastAsia="Times New Roman" w:hAnsi="Times New Roman" w:cs="Times New Roman"/>
            <w:sz w:val="24"/>
            <w:szCs w:val="24"/>
          </w:rPr>
          <w:t>To the best of our knowledge, there are no</w:t>
        </w:r>
      </w:ins>
      <w:ins w:id="100" w:author="Meyer, Michael Frederick" w:date="2021-04-05T15:37:00Z">
        <w:r w:rsidR="00BD35BE">
          <w:rPr>
            <w:rFonts w:ascii="Times New Roman" w:eastAsia="Times New Roman" w:hAnsi="Times New Roman" w:cs="Times New Roman"/>
            <w:sz w:val="24"/>
            <w:szCs w:val="24"/>
          </w:rPr>
          <w:t xml:space="preserve"> published TDFs for Baikal amphipods’ fatty acids.</w:t>
        </w:r>
      </w:ins>
      <w:ins w:id="101" w:author="Meyer, Michael Frederick" w:date="2021-04-05T15:42:00Z">
        <w:r w:rsidR="00BD35BE">
          <w:rPr>
            <w:rFonts w:ascii="Times New Roman" w:eastAsia="Times New Roman" w:hAnsi="Times New Roman" w:cs="Times New Roman"/>
            <w:sz w:val="24"/>
            <w:szCs w:val="24"/>
          </w:rPr>
          <w:t xml:space="preserve"> W</w:t>
        </w:r>
      </w:ins>
      <w:ins w:id="102" w:author="Meyer, Michael Frederick" w:date="2021-04-05T15:41:00Z">
        <w:r w:rsidR="00BD35BE">
          <w:rPr>
            <w:rFonts w:ascii="Times New Roman" w:eastAsia="Times New Roman" w:hAnsi="Times New Roman" w:cs="Times New Roman"/>
            <w:sz w:val="24"/>
            <w:szCs w:val="24"/>
          </w:rPr>
          <w:t>e</w:t>
        </w:r>
      </w:ins>
      <w:ins w:id="103" w:author="Meyer, Michael Frederick" w:date="2021-04-05T15:42:00Z">
        <w:r w:rsidR="00BD35BE">
          <w:rPr>
            <w:rFonts w:ascii="Times New Roman" w:eastAsia="Times New Roman" w:hAnsi="Times New Roman" w:cs="Times New Roman"/>
            <w:sz w:val="24"/>
            <w:szCs w:val="24"/>
          </w:rPr>
          <w:t>, therefore,</w:t>
        </w:r>
      </w:ins>
      <w:ins w:id="104" w:author="Meyer, Michael Frederick" w:date="2021-04-05T15:41:00Z">
        <w:r w:rsidR="00BD35BE">
          <w:rPr>
            <w:rFonts w:ascii="Times New Roman" w:eastAsia="Times New Roman" w:hAnsi="Times New Roman" w:cs="Times New Roman"/>
            <w:sz w:val="24"/>
            <w:szCs w:val="24"/>
          </w:rPr>
          <w:t xml:space="preserve"> used TDFs estimated for </w:t>
        </w:r>
      </w:ins>
      <w:proofErr w:type="spellStart"/>
      <w:ins w:id="105" w:author="Meyer, Michael Frederick" w:date="2021-04-05T15:54:00Z">
        <w:r w:rsidR="00F66F39">
          <w:rPr>
            <w:rFonts w:ascii="Times New Roman" w:eastAsia="Times New Roman" w:hAnsi="Times New Roman" w:cs="Times New Roman"/>
            <w:sz w:val="24"/>
            <w:szCs w:val="24"/>
          </w:rPr>
          <w:t>a</w:t>
        </w:r>
      </w:ins>
      <w:ins w:id="106" w:author="Meyer, Michael Frederick" w:date="2021-04-05T15:41:00Z">
        <w:r w:rsidR="00BD35BE">
          <w:rPr>
            <w:rFonts w:ascii="Times New Roman" w:eastAsia="Times New Roman" w:hAnsi="Times New Roman" w:cs="Times New Roman"/>
            <w:sz w:val="24"/>
            <w:szCs w:val="24"/>
          </w:rPr>
          <w:t>ntarctic</w:t>
        </w:r>
        <w:proofErr w:type="spellEnd"/>
        <w:r w:rsidR="00BD35BE">
          <w:rPr>
            <w:rFonts w:ascii="Times New Roman" w:eastAsia="Times New Roman" w:hAnsi="Times New Roman" w:cs="Times New Roman"/>
            <w:sz w:val="24"/>
            <w:szCs w:val="24"/>
          </w:rPr>
          <w:t xml:space="preserve"> marine amphi</w:t>
        </w:r>
      </w:ins>
      <w:ins w:id="107" w:author="Meyer, Michael Frederick" w:date="2021-04-05T15:42:00Z">
        <w:r w:rsidR="00BD35BE">
          <w:rPr>
            <w:rFonts w:ascii="Times New Roman" w:eastAsia="Times New Roman" w:hAnsi="Times New Roman" w:cs="Times New Roman"/>
            <w:sz w:val="24"/>
            <w:szCs w:val="24"/>
          </w:rPr>
          <w:t>pods</w:t>
        </w:r>
      </w:ins>
      <w:ins w:id="108" w:author="Meyer, Michael Frederick" w:date="2021-04-05T15:45:00Z">
        <w:r w:rsidR="00BD35BE">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ins>
      <w:r w:rsidR="00BD35BE">
        <w:rPr>
          <w:rFonts w:ascii="Times New Roman" w:eastAsia="Times New Roman" w:hAnsi="Times New Roman" w:cs="Times New Roman"/>
          <w:sz w:val="24"/>
          <w:szCs w:val="24"/>
        </w:rPr>
        <w:fldChar w:fldCharType="separate"/>
      </w:r>
      <w:ins w:id="109" w:author="Meyer, Michael Frederick" w:date="2021-04-05T15:45:00Z">
        <w:r w:rsidR="00BD35BE" w:rsidRPr="00BD35BE">
          <w:rPr>
            <w:rFonts w:ascii="Times New Roman" w:hAnsi="Times New Roman" w:cs="Times New Roman"/>
            <w:sz w:val="24"/>
            <w:rPrChange w:id="110" w:author="Meyer, Michael Frederick" w:date="2021-04-05T15:45:00Z">
              <w:rPr/>
            </w:rPrChange>
          </w:rPr>
          <w:t>(Schram et al. 2019)</w:t>
        </w:r>
        <w:r w:rsidR="00BD35BE">
          <w:rPr>
            <w:rFonts w:ascii="Times New Roman" w:eastAsia="Times New Roman" w:hAnsi="Times New Roman" w:cs="Times New Roman"/>
            <w:sz w:val="24"/>
            <w:szCs w:val="24"/>
          </w:rPr>
          <w:fldChar w:fldCharType="end"/>
        </w:r>
      </w:ins>
      <w:ins w:id="111" w:author="Meyer, Michael Frederick" w:date="2021-04-05T15:42:00Z">
        <w:r w:rsidR="00BD35BE">
          <w:rPr>
            <w:rFonts w:ascii="Times New Roman" w:eastAsia="Times New Roman" w:hAnsi="Times New Roman" w:cs="Times New Roman"/>
            <w:sz w:val="24"/>
            <w:szCs w:val="24"/>
          </w:rPr>
          <w:t xml:space="preserve">, which we fed known diets of a single algal resource, as a proxy for Baikal amphipod </w:t>
        </w:r>
      </w:ins>
      <w:ins w:id="112" w:author="Meyer, Michael Frederick" w:date="2021-04-05T15:44:00Z">
        <w:r w:rsidR="00BD35BE">
          <w:rPr>
            <w:rFonts w:ascii="Times New Roman" w:eastAsia="Times New Roman" w:hAnsi="Times New Roman" w:cs="Times New Roman"/>
            <w:sz w:val="24"/>
            <w:szCs w:val="24"/>
          </w:rPr>
          <w:t>TDFs.</w:t>
        </w:r>
      </w:ins>
      <w:ins w:id="113" w:author="Meyer, Michael Frederick" w:date="2021-04-05T15:45:00Z">
        <w:r w:rsidR="00BD35BE">
          <w:rPr>
            <w:rFonts w:ascii="Times New Roman" w:eastAsia="Times New Roman" w:hAnsi="Times New Roman" w:cs="Times New Roman"/>
            <w:sz w:val="24"/>
            <w:szCs w:val="24"/>
          </w:rPr>
          <w:t xml:space="preserve"> To </w:t>
        </w:r>
      </w:ins>
      <w:ins w:id="114" w:author="Meyer, Michael Frederick" w:date="2021-04-05T15:46:00Z">
        <w:r w:rsidR="00BD35BE">
          <w:rPr>
            <w:rFonts w:ascii="Times New Roman" w:eastAsia="Times New Roman" w:hAnsi="Times New Roman" w:cs="Times New Roman"/>
            <w:sz w:val="24"/>
            <w:szCs w:val="24"/>
          </w:rPr>
          <w:t xml:space="preserve">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such t</w:t>
        </w:r>
      </w:ins>
      <w:ins w:id="115" w:author="Meyer, Michael Frederick" w:date="2021-04-05T15:47:00Z">
        <w:r w:rsidR="00F66F39">
          <w:rPr>
            <w:rFonts w:ascii="Times New Roman" w:eastAsia="Times New Roman" w:hAnsi="Times New Roman" w:cs="Times New Roman"/>
            <w:sz w:val="24"/>
            <w:szCs w:val="24"/>
          </w:rPr>
          <w:t xml:space="preserve">hat a given fatty acid’s TDF was identical for each potential resource. </w:t>
        </w:r>
      </w:ins>
    </w:p>
    <w:p w14:paraId="7475FB52" w14:textId="68922BDD" w:rsidR="00F66F39" w:rsidRPr="00F66F39" w:rsidRDefault="00F66F39" w:rsidP="00F66F39">
      <w:pPr>
        <w:spacing w:line="480" w:lineRule="auto"/>
        <w:rPr>
          <w:ins w:id="116" w:author="Meyer, Michael Frederick" w:date="2021-04-05T15:47:00Z"/>
          <w:rFonts w:ascii="Times New Roman" w:eastAsia="Times New Roman" w:hAnsi="Times New Roman" w:cs="Times New Roman"/>
          <w:sz w:val="24"/>
          <w:szCs w:val="24"/>
          <w:rPrChange w:id="117" w:author="Meyer, Michael Frederick" w:date="2021-04-05T15:52:00Z">
            <w:rPr>
              <w:ins w:id="118" w:author="Meyer, Michael Frederick" w:date="2021-04-05T15:47:00Z"/>
            </w:rPr>
          </w:rPrChange>
        </w:rPr>
        <w:pPrChange w:id="119" w:author="Meyer, Michael Frederick" w:date="2021-04-05T15:52:00Z">
          <w:pPr>
            <w:pStyle w:val="ListParagraph"/>
            <w:numPr>
              <w:numId w:val="5"/>
            </w:numPr>
            <w:spacing w:line="480" w:lineRule="auto"/>
            <w:ind w:hanging="360"/>
          </w:pPr>
        </w:pPrChange>
      </w:pPr>
      <w:ins w:id="120" w:author="Meyer, Michael Frederick" w:date="2021-04-05T15:52:00Z">
        <w:r w:rsidRPr="00F66F39">
          <w:rPr>
            <w:rFonts w:ascii="Times New Roman" w:eastAsia="Times New Roman" w:hAnsi="Times New Roman" w:cs="Times New Roman"/>
            <w:sz w:val="24"/>
            <w:szCs w:val="24"/>
            <w:rPrChange w:id="121" w:author="Meyer, Michael Frederick" w:date="2021-04-05T15:52:00Z">
              <w:rPr/>
            </w:rPrChange>
          </w:rPr>
          <w:t xml:space="preserve">Additional </w:t>
        </w:r>
      </w:ins>
      <w:ins w:id="122" w:author="Meyer, Michael Frederick" w:date="2021-04-05T15:53:00Z">
        <w:r>
          <w:rPr>
            <w:rFonts w:ascii="Times New Roman" w:eastAsia="Times New Roman" w:hAnsi="Times New Roman" w:cs="Times New Roman"/>
            <w:sz w:val="24"/>
            <w:szCs w:val="24"/>
          </w:rPr>
          <w:t>details</w:t>
        </w:r>
      </w:ins>
      <w:ins w:id="123" w:author="Meyer, Michael Frederick" w:date="2021-04-05T15:52:00Z">
        <w:r w:rsidRPr="00F66F39">
          <w:rPr>
            <w:rFonts w:ascii="Times New Roman" w:eastAsia="Times New Roman" w:hAnsi="Times New Roman" w:cs="Times New Roman"/>
            <w:sz w:val="24"/>
            <w:szCs w:val="24"/>
            <w:rPrChange w:id="124" w:author="Meyer, Michael Frederick" w:date="2021-04-05T15:52:00Z">
              <w:rPr/>
            </w:rPrChange>
          </w:rPr>
          <w:t xml:space="preserve"> on </w:t>
        </w:r>
        <w:r>
          <w:rPr>
            <w:rFonts w:ascii="Times New Roman" w:eastAsia="Times New Roman" w:hAnsi="Times New Roman" w:cs="Times New Roman"/>
            <w:sz w:val="24"/>
            <w:szCs w:val="24"/>
          </w:rPr>
          <w:t>Sour</w:t>
        </w:r>
      </w:ins>
      <w:ins w:id="125" w:author="Meyer, Michael Frederick" w:date="2021-04-05T15:53:00Z">
        <w:r>
          <w:rPr>
            <w:rFonts w:ascii="Times New Roman" w:eastAsia="Times New Roman" w:hAnsi="Times New Roman" w:cs="Times New Roman"/>
            <w:sz w:val="24"/>
            <w:szCs w:val="24"/>
          </w:rPr>
          <w:t xml:space="preserve">ce and </w:t>
        </w:r>
      </w:ins>
      <w:ins w:id="126" w:author="Meyer, Michael Frederick" w:date="2021-04-05T15:52:00Z">
        <w:r w:rsidRPr="00F66F39">
          <w:rPr>
            <w:rFonts w:ascii="Times New Roman" w:eastAsia="Times New Roman" w:hAnsi="Times New Roman" w:cs="Times New Roman"/>
            <w:sz w:val="24"/>
            <w:szCs w:val="24"/>
            <w:rPrChange w:id="127" w:author="Meyer, Michael Frederick" w:date="2021-04-05T15:52:00Z">
              <w:rPr/>
            </w:rPrChange>
          </w:rPr>
          <w:t>TDF</w:t>
        </w:r>
      </w:ins>
      <w:ins w:id="128" w:author="Meyer, Michael Frederick" w:date="2021-04-05T15:53:00Z">
        <w:r>
          <w:rPr>
            <w:rFonts w:ascii="Times New Roman" w:eastAsia="Times New Roman" w:hAnsi="Times New Roman" w:cs="Times New Roman"/>
            <w:sz w:val="24"/>
            <w:szCs w:val="24"/>
          </w:rPr>
          <w:t xml:space="preserve"> data</w:t>
        </w:r>
      </w:ins>
      <w:ins w:id="129" w:author="Meyer, Michael Frederick" w:date="2021-04-05T15:52:00Z">
        <w:r w:rsidRPr="00F66F39">
          <w:rPr>
            <w:rFonts w:ascii="Times New Roman" w:eastAsia="Times New Roman" w:hAnsi="Times New Roman" w:cs="Times New Roman"/>
            <w:sz w:val="24"/>
            <w:szCs w:val="24"/>
            <w:rPrChange w:id="130" w:author="Meyer, Michael Frederick" w:date="2021-04-05T15:52:00Z">
              <w:rPr/>
            </w:rPrChange>
          </w:rPr>
          <w:t xml:space="preserve"> can be found in the Supplemental Information, and data aggregation procedures are described in the accompanying R script (“04_fatty_acid_</w:t>
        </w:r>
        <w:proofErr w:type="gramStart"/>
        <w:r w:rsidRPr="00F66F39">
          <w:rPr>
            <w:rFonts w:ascii="Times New Roman" w:eastAsia="Times New Roman" w:hAnsi="Times New Roman" w:cs="Times New Roman"/>
            <w:sz w:val="24"/>
            <w:szCs w:val="24"/>
            <w:rPrChange w:id="131" w:author="Meyer, Michael Frederick" w:date="2021-04-05T15:52:00Z">
              <w:rPr/>
            </w:rPrChange>
          </w:rPr>
          <w:t>analysis.R</w:t>
        </w:r>
        <w:proofErr w:type="gramEnd"/>
        <w:r w:rsidRPr="00F66F39">
          <w:rPr>
            <w:rFonts w:ascii="Times New Roman" w:eastAsia="Times New Roman" w:hAnsi="Times New Roman" w:cs="Times New Roman"/>
            <w:sz w:val="24"/>
            <w:szCs w:val="24"/>
            <w:rPrChange w:id="132" w:author="Meyer, Michael Frederick" w:date="2021-04-05T15:52:00Z">
              <w:rPr/>
            </w:rPrChange>
          </w:rPr>
          <w:t>”).</w:t>
        </w:r>
      </w:ins>
      <w:ins w:id="133" w:author="Meyer, Michael Frederick" w:date="2021-04-05T15:55:00Z">
        <w:r>
          <w:rPr>
            <w:rFonts w:ascii="Times New Roman" w:eastAsia="Times New Roman" w:hAnsi="Times New Roman" w:cs="Times New Roman"/>
            <w:sz w:val="24"/>
            <w:szCs w:val="24"/>
          </w:rPr>
          <w:t xml:space="preserve"> 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ins>
      <w:ins w:id="134" w:author="Meyer, Michael Frederick" w:date="2021-04-05T15:57:00Z">
        <w:r w:rsidR="00DD2779">
          <w:rPr>
            <w:rFonts w:ascii="Times New Roman" w:eastAsia="Times New Roman" w:hAnsi="Times New Roman" w:cs="Times New Roman"/>
            <w:sz w:val="24"/>
            <w:szCs w:val="24"/>
          </w:rPr>
          <w:t xml:space="preserve">The model building procedure used an </w:t>
        </w:r>
        <w:proofErr w:type="gramStart"/>
        <w:r w:rsidR="00DD2779">
          <w:rPr>
            <w:rFonts w:ascii="Times New Roman" w:eastAsia="Times New Roman" w:hAnsi="Times New Roman" w:cs="Times New Roman"/>
            <w:sz w:val="24"/>
            <w:szCs w:val="24"/>
          </w:rPr>
          <w:t>un</w:t>
        </w:r>
      </w:ins>
      <w:ins w:id="135" w:author="Meyer, Michael Frederick" w:date="2021-04-05T15:58:00Z">
        <w:r w:rsidR="00DD2779">
          <w:rPr>
            <w:rFonts w:ascii="Times New Roman" w:eastAsia="Times New Roman" w:hAnsi="Times New Roman" w:cs="Times New Roman"/>
            <w:sz w:val="24"/>
            <w:szCs w:val="24"/>
          </w:rPr>
          <w:t>informed prior distributions</w:t>
        </w:r>
        <w:proofErr w:type="gramEnd"/>
        <w:r w:rsidR="00DD2779">
          <w:rPr>
            <w:rFonts w:ascii="Times New Roman" w:eastAsia="Times New Roman" w:hAnsi="Times New Roman" w:cs="Times New Roman"/>
            <w:sz w:val="24"/>
            <w:szCs w:val="24"/>
          </w:rPr>
          <w:t xml:space="preserve"> for each resource, </w:t>
        </w:r>
      </w:ins>
      <w:ins w:id="136" w:author="Meyer, Michael Frederick" w:date="2021-04-05T15:59:00Z">
        <w:r w:rsidR="00DD2779">
          <w:rPr>
            <w:rFonts w:ascii="Times New Roman" w:eastAsia="Times New Roman" w:hAnsi="Times New Roman" w:cs="Times New Roman"/>
            <w:sz w:val="24"/>
            <w:szCs w:val="24"/>
          </w:rPr>
          <w:t xml:space="preserve">a </w:t>
        </w:r>
      </w:ins>
      <w:ins w:id="137" w:author="Meyer, Michael Frederick" w:date="2021-04-05T16:00:00Z">
        <w:r w:rsidR="00DD2779">
          <w:rPr>
            <w:rFonts w:ascii="Times New Roman" w:eastAsia="Times New Roman" w:hAnsi="Times New Roman" w:cs="Times New Roman"/>
            <w:sz w:val="24"/>
            <w:szCs w:val="24"/>
          </w:rPr>
          <w:t>chain</w:t>
        </w:r>
      </w:ins>
      <w:ins w:id="138" w:author="Meyer, Michael Frederick" w:date="2021-04-05T15:59:00Z">
        <w:r w:rsidR="00DD2779">
          <w:rPr>
            <w:rFonts w:ascii="Times New Roman" w:eastAsia="Times New Roman" w:hAnsi="Times New Roman" w:cs="Times New Roman"/>
            <w:sz w:val="24"/>
            <w:szCs w:val="24"/>
          </w:rPr>
          <w:t xml:space="preserve"> length of 100,000 with 50,000 burn-in</w:t>
        </w:r>
      </w:ins>
      <w:ins w:id="139" w:author="Meyer, Michael Frederick" w:date="2021-04-05T16:00:00Z">
        <w:r w:rsidR="00DD2779">
          <w:rPr>
            <w:rFonts w:ascii="Times New Roman" w:eastAsia="Times New Roman" w:hAnsi="Times New Roman" w:cs="Times New Roman"/>
            <w:sz w:val="24"/>
            <w:szCs w:val="24"/>
          </w:rPr>
          <w:t xml:space="preserve">, thin of 5, and 3 Monte Carlo Markov Chains. </w:t>
        </w:r>
      </w:ins>
    </w:p>
    <w:p w14:paraId="18960AF3" w14:textId="68F0AEFC" w:rsidR="00E21797" w:rsidRPr="00F66F39" w:rsidRDefault="00BD35BE" w:rsidP="00F66F39">
      <w:pPr>
        <w:spacing w:line="480" w:lineRule="auto"/>
        <w:rPr>
          <w:rFonts w:ascii="Times New Roman" w:eastAsia="Times New Roman" w:hAnsi="Times New Roman" w:cs="Times New Roman"/>
          <w:sz w:val="24"/>
          <w:szCs w:val="24"/>
          <w:rPrChange w:id="140" w:author="Meyer, Michael Frederick" w:date="2021-04-05T15:47:00Z">
            <w:rPr/>
          </w:rPrChange>
        </w:rPr>
      </w:pPr>
      <w:ins w:id="141" w:author="Meyer, Michael Frederick" w:date="2021-04-05T15:44:00Z">
        <w:r w:rsidRPr="00F66F39">
          <w:rPr>
            <w:rFonts w:ascii="Times New Roman" w:eastAsia="Times New Roman" w:hAnsi="Times New Roman" w:cs="Times New Roman"/>
            <w:sz w:val="24"/>
            <w:szCs w:val="24"/>
            <w:rPrChange w:id="142" w:author="Meyer, Michael Frederick" w:date="2021-04-05T15:47:00Z">
              <w:rPr/>
            </w:rPrChange>
          </w:rPr>
          <w:t xml:space="preserve"> </w:t>
        </w:r>
      </w:ins>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Statistical analyses</w:t>
      </w:r>
    </w:p>
    <w:p w14:paraId="7974B888" w14:textId="77777777" w:rsidR="0040169C" w:rsidRDefault="00D8535D" w:rsidP="00F31B90">
      <w:pPr>
        <w:spacing w:line="480" w:lineRule="auto"/>
        <w:rPr>
          <w:ins w:id="143" w:author="Meyer, Michael Frederick" w:date="2021-03-24T16: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ins w:id="144" w:author="Meyer, Michael Frederick" w:date="2021-03-24T16:23:00Z">
        <w:r w:rsidR="0040169C">
          <w:rPr>
            <w:rFonts w:ascii="Times New Roman" w:eastAsia="Times New Roman" w:hAnsi="Times New Roman" w:cs="Times New Roman"/>
            <w:sz w:val="24"/>
            <w:szCs w:val="24"/>
          </w:rPr>
          <w:t xml:space="preserve">and </w:t>
        </w:r>
      </w:ins>
      <w:r w:rsidRPr="007418CF">
        <w:rPr>
          <w:rFonts w:ascii="Times New Roman" w:eastAsia="Times New Roman" w:hAnsi="Times New Roman" w:cs="Times New Roman"/>
          <w:sz w:val="24"/>
          <w:szCs w:val="24"/>
        </w:rPr>
        <w:t>total PPCP concentration</w:t>
      </w:r>
      <w:del w:id="145" w:author="Meyer, Michael Frederick" w:date="2021-03-24T16:23:00Z">
        <w:r w:rsidRPr="007418CF" w:rsidDel="0040169C">
          <w:rPr>
            <w:rFonts w:ascii="Times New Roman" w:eastAsia="Times New Roman" w:hAnsi="Times New Roman" w:cs="Times New Roman"/>
            <w:sz w:val="24"/>
            <w:szCs w:val="24"/>
          </w:rPr>
          <w:delText>, and δ</w:delText>
        </w:r>
        <w:r w:rsidR="006A7A61" w:rsidRPr="007418CF" w:rsidDel="0040169C">
          <w:rPr>
            <w:rFonts w:ascii="Times New Roman" w:eastAsia="Times New Roman" w:hAnsi="Times New Roman" w:cs="Times New Roman"/>
            <w:sz w:val="24"/>
            <w:szCs w:val="24"/>
            <w:vertAlign w:val="superscript"/>
          </w:rPr>
          <w:delText>15</w:delText>
        </w:r>
        <w:r w:rsidRPr="007418CF" w:rsidDel="0040169C">
          <w:rPr>
            <w:rFonts w:ascii="Times New Roman" w:eastAsia="Times New Roman" w:hAnsi="Times New Roman" w:cs="Times New Roman"/>
            <w:sz w:val="24"/>
            <w:szCs w:val="24"/>
          </w:rPr>
          <w:delText xml:space="preserve">N </w:delText>
        </w:r>
        <w:r w:rsidR="0016137F" w:rsidRPr="007418CF" w:rsidDel="0040169C">
          <w:rPr>
            <w:rFonts w:ascii="Times New Roman" w:eastAsia="Times New Roman" w:hAnsi="Times New Roman" w:cs="Times New Roman"/>
            <w:sz w:val="24"/>
            <w:szCs w:val="24"/>
          </w:rPr>
          <w:delText xml:space="preserve">values </w:delText>
        </w:r>
        <w:r w:rsidRPr="007418CF" w:rsidDel="0040169C">
          <w:rPr>
            <w:rFonts w:ascii="Times New Roman" w:eastAsia="Times New Roman" w:hAnsi="Times New Roman" w:cs="Times New Roman"/>
            <w:sz w:val="24"/>
            <w:szCs w:val="24"/>
          </w:rPr>
          <w:delText xml:space="preserve">in macroinvertebrate tissues </w:delText>
        </w:r>
      </w:del>
      <w:ins w:id="146" w:author="Meyer, Michael Frederick" w:date="2021-03-24T16:23:00Z">
        <w:r w:rsidR="0040169C">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ins w:id="147" w:author="Meyer, Michael Frederick" w:date="2021-03-24T16:22:00Z">
        <w:r w:rsidR="00BB5F55">
          <w:rPr>
            <w:rFonts w:ascii="Times New Roman" w:eastAsia="Times New Roman" w:hAnsi="Times New Roman" w:cs="Times New Roman"/>
            <w:sz w:val="24"/>
            <w:szCs w:val="24"/>
          </w:rPr>
          <w:t xml:space="preserve">In contrast, variables that </w:t>
        </w:r>
        <w:r w:rsidR="0040169C">
          <w:rPr>
            <w:rFonts w:ascii="Times New Roman" w:eastAsia="Times New Roman" w:hAnsi="Times New Roman" w:cs="Times New Roman"/>
            <w:sz w:val="24"/>
            <w:szCs w:val="24"/>
          </w:rPr>
          <w:t xml:space="preserve">were likely not influenced </w:t>
        </w:r>
      </w:ins>
      <w:ins w:id="148" w:author="Meyer, Michael Frederick" w:date="2021-03-24T16:23:00Z">
        <w:r w:rsidR="0040169C">
          <w:rPr>
            <w:rFonts w:ascii="Times New Roman" w:eastAsia="Times New Roman" w:hAnsi="Times New Roman" w:cs="Times New Roman"/>
            <w:sz w:val="24"/>
            <w:szCs w:val="24"/>
          </w:rPr>
          <w:t xml:space="preserve">by mixing processes – chlorophyll a </w:t>
        </w:r>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macroinvertebrate tissues </w:t>
        </w:r>
        <w:r w:rsidR="0040169C">
          <w:rPr>
            <w:rFonts w:ascii="Times New Roman" w:eastAsia="Times New Roman" w:hAnsi="Times New Roman" w:cs="Times New Roman"/>
            <w:sz w:val="24"/>
            <w:szCs w:val="24"/>
          </w:rPr>
          <w:t>– were not log-transformed and regressed against log-transformed IDW population</w:t>
        </w:r>
      </w:ins>
      <w:ins w:id="149" w:author="Meyer, Michael Frederick" w:date="2021-03-24T16:24:00Z">
        <w:r w:rsidR="0040169C">
          <w:rPr>
            <w:rFonts w:ascii="Times New Roman" w:eastAsia="Times New Roman" w:hAnsi="Times New Roman" w:cs="Times New Roman"/>
            <w:sz w:val="24"/>
            <w:szCs w:val="24"/>
          </w:rPr>
          <w:t xml:space="preserve"> using a linear model. </w:t>
        </w:r>
      </w:ins>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ins w:id="150" w:author="Meyer, Michael Frederick" w:date="2021-03-24T16:28:00Z"/>
          <w:rFonts w:ascii="Times New Roman" w:eastAsia="Times New Roman" w:hAnsi="Times New Roman" w:cs="Times New Roman"/>
          <w:sz w:val="24"/>
          <w:szCs w:val="24"/>
        </w:rPr>
      </w:pPr>
    </w:p>
    <w:p w14:paraId="665B6C66" w14:textId="31533D41" w:rsidR="0040169C" w:rsidRPr="0040169C" w:rsidRDefault="0040169C" w:rsidP="00F31B90">
      <w:pPr>
        <w:spacing w:line="480" w:lineRule="auto"/>
        <w:rPr>
          <w:rFonts w:ascii="Times New Roman" w:eastAsia="Times New Roman" w:hAnsi="Times New Roman" w:cs="Times New Roman"/>
          <w:sz w:val="24"/>
          <w:szCs w:val="24"/>
        </w:rPr>
      </w:pPr>
      <w:ins w:id="151" w:author="Meyer, Michael Frederick" w:date="2021-03-24T16:28:00Z">
        <w:r>
          <w:rPr>
            <w:rFonts w:ascii="Times New Roman" w:eastAsia="Times New Roman" w:hAnsi="Times New Roman" w:cs="Times New Roman"/>
            <w:sz w:val="24"/>
            <w:szCs w:val="24"/>
          </w:rPr>
          <w:t xml:space="preserve">To confirm observed sewage indicator </w:t>
        </w:r>
      </w:ins>
      <w:ins w:id="152" w:author="Meyer, Michael Frederick" w:date="2021-03-24T16:29:00Z">
        <w:r>
          <w:rPr>
            <w:rFonts w:ascii="Times New Roman" w:eastAsia="Times New Roman" w:hAnsi="Times New Roman" w:cs="Times New Roman"/>
            <w:sz w:val="24"/>
            <w:szCs w:val="24"/>
          </w:rPr>
          <w:t xml:space="preserve">patterns were not a product of </w:t>
        </w:r>
      </w:ins>
      <w:ins w:id="153" w:author="Meyer, Michael Frederick" w:date="2021-04-05T14:43:00Z">
        <w:r w:rsidR="00D04577">
          <w:rPr>
            <w:rFonts w:ascii="Times New Roman" w:eastAsia="Times New Roman" w:hAnsi="Times New Roman" w:cs="Times New Roman"/>
            <w:sz w:val="24"/>
            <w:szCs w:val="24"/>
          </w:rPr>
          <w:t>a</w:t>
        </w:r>
      </w:ins>
      <w:ins w:id="154" w:author="Meyer, Michael Frederick" w:date="2021-03-24T16:29:00Z">
        <w:r>
          <w:rPr>
            <w:rFonts w:ascii="Times New Roman" w:eastAsia="Times New Roman" w:hAnsi="Times New Roman" w:cs="Times New Roman"/>
            <w:sz w:val="24"/>
            <w:szCs w:val="24"/>
          </w:rPr>
          <w:t xml:space="preserve"> limited sample size, we also performed a permutational analysis to compare how our actu</w:t>
        </w:r>
      </w:ins>
      <w:ins w:id="155" w:author="Meyer, Michael Frederick" w:date="2021-03-24T16:30:00Z">
        <w:r>
          <w:rPr>
            <w:rFonts w:ascii="Times New Roman" w:eastAsia="Times New Roman" w:hAnsi="Times New Roman" w:cs="Times New Roman"/>
            <w:sz w:val="24"/>
            <w:szCs w:val="24"/>
          </w:rPr>
          <w:t>al results compared to a randomized dataset. This process involved rando</w:t>
        </w:r>
        <w:r w:rsidRPr="00276BB7">
          <w:rPr>
            <w:rFonts w:ascii="Times New Roman" w:eastAsia="Times New Roman" w:hAnsi="Times New Roman" w:cs="Times New Roman"/>
            <w:sz w:val="24"/>
            <w:szCs w:val="24"/>
          </w:rPr>
          <w:t xml:space="preserve">mly permuting sewage indicator </w:t>
        </w:r>
      </w:ins>
      <w:ins w:id="156" w:author="Meyer, Michael Frederick" w:date="2021-04-05T14:43:00Z">
        <w:r w:rsidR="005B464E">
          <w:rPr>
            <w:rFonts w:ascii="Times New Roman" w:eastAsia="Times New Roman" w:hAnsi="Times New Roman" w:cs="Times New Roman"/>
            <w:sz w:val="24"/>
            <w:szCs w:val="24"/>
          </w:rPr>
          <w:t>variables</w:t>
        </w:r>
      </w:ins>
      <w:ins w:id="157" w:author="Meyer, Michael Frederick" w:date="2021-03-24T16:30:00Z">
        <w:r w:rsidRPr="00276BB7">
          <w:rPr>
            <w:rFonts w:ascii="Times New Roman" w:eastAsia="Times New Roman" w:hAnsi="Times New Roman" w:cs="Times New Roman"/>
            <w:sz w:val="24"/>
            <w:szCs w:val="24"/>
          </w:rPr>
          <w:t xml:space="preserve">, </w:t>
        </w:r>
      </w:ins>
      <w:ins w:id="158" w:author="Meyer, Michael Frederick" w:date="2021-03-24T16:31:00Z">
        <w:r w:rsidRPr="00276BB7">
          <w:rPr>
            <w:rFonts w:ascii="Times New Roman" w:eastAsia="Times New Roman" w:hAnsi="Times New Roman" w:cs="Times New Roman"/>
            <w:sz w:val="24"/>
            <w:szCs w:val="24"/>
          </w:rPr>
          <w:t xml:space="preserve">regressing the respective sewage indicator against IDW population, and then extracting </w:t>
        </w:r>
      </w:ins>
      <w:ins w:id="159" w:author="Meyer, Michael Frederick" w:date="2021-04-05T14:44:00Z">
        <w:r w:rsidR="005B464E">
          <w:rPr>
            <w:rFonts w:ascii="Times New Roman" w:eastAsia="Times New Roman" w:hAnsi="Times New Roman" w:cs="Times New Roman"/>
            <w:sz w:val="24"/>
            <w:szCs w:val="24"/>
          </w:rPr>
          <w:t xml:space="preserve">the </w:t>
        </w:r>
      </w:ins>
      <w:ins w:id="160" w:author="Meyer, Michael Frederick" w:date="2021-03-24T16:32:00Z">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ins>
      <w:ins w:id="161" w:author="Meyer, Michael Frederick" w:date="2021-04-05T14:44:00Z">
        <w:r w:rsidR="005B464E">
          <w:rPr>
            <w:rFonts w:ascii="Times New Roman" w:eastAsia="Times New Roman" w:hAnsi="Times New Roman" w:cs="Times New Roman"/>
            <w:sz w:val="24"/>
            <w:szCs w:val="24"/>
          </w:rPr>
          <w:t xml:space="preserve"> values for the permuted model.</w:t>
        </w:r>
      </w:ins>
      <w:ins w:id="162" w:author="Meyer, Michael Frederick" w:date="2021-03-24T16:32:00Z">
        <w:r w:rsidRPr="00276BB7">
          <w:rPr>
            <w:rFonts w:ascii="Times New Roman" w:eastAsia="Times New Roman" w:hAnsi="Times New Roman" w:cs="Times New Roman"/>
            <w:sz w:val="24"/>
            <w:szCs w:val="24"/>
          </w:rPr>
          <w:t xml:space="preserve"> </w:t>
        </w:r>
      </w:ins>
      <w:ins w:id="163" w:author="Meyer, Michael Frederick" w:date="2021-03-24T16:33:00Z">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ins>
      <w:ins w:id="164"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particular data</w:t>
        </w:r>
      </w:ins>
      <w:ins w:id="165" w:author="Meyer, Michael Frederick" w:date="2021-03-24T16:34:00Z">
        <w:r w:rsidR="00276BB7">
          <w:rPr>
            <w:rFonts w:ascii="Times New Roman" w:eastAsia="Times New Roman" w:hAnsi="Times New Roman" w:cs="Times New Roman"/>
            <w:sz w:val="24"/>
            <w:szCs w:val="24"/>
          </w:rPr>
          <w:t xml:space="preserve">. We then compared the original model’s </w:t>
        </w:r>
      </w:ins>
      <w:ins w:id="166"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ins>
      <w:ins w:id="167" w:author="Meyer, Michael Frederick" w:date="2021-03-24T16:34:00Z">
        <w:r w:rsidR="00276BB7">
          <w:rPr>
            <w:rFonts w:ascii="Times New Roman" w:eastAsia="Times New Roman" w:hAnsi="Times New Roman" w:cs="Times New Roman"/>
            <w:sz w:val="24"/>
            <w:szCs w:val="24"/>
          </w:rPr>
          <w:t xml:space="preserve">to the randomly generated </w:t>
        </w:r>
      </w:ins>
      <w:ins w:id="168" w:author="Meyer, Michael Frederick" w:date="2021-04-05T14:45:00Z">
        <w:r w:rsidR="005B464E">
          <w:rPr>
            <w:rFonts w:ascii="Times New Roman" w:eastAsia="Times New Roman" w:hAnsi="Times New Roman" w:cs="Times New Roman"/>
            <w:sz w:val="24"/>
            <w:szCs w:val="24"/>
          </w:rPr>
          <w:t>val</w:t>
        </w:r>
      </w:ins>
      <w:ins w:id="169" w:author="Meyer, Michael Frederick" w:date="2021-04-05T14:46:00Z">
        <w:r w:rsidR="005B464E">
          <w:rPr>
            <w:rFonts w:ascii="Times New Roman" w:eastAsia="Times New Roman" w:hAnsi="Times New Roman" w:cs="Times New Roman"/>
            <w:sz w:val="24"/>
            <w:szCs w:val="24"/>
          </w:rPr>
          <w:t>ues</w:t>
        </w:r>
      </w:ins>
      <w:ins w:id="170" w:author="Meyer, Michael Frederick" w:date="2021-03-24T16:34:00Z">
        <w:r w:rsidR="00276BB7">
          <w:rPr>
            <w:rFonts w:ascii="Times New Roman" w:eastAsia="Times New Roman" w:hAnsi="Times New Roman" w:cs="Times New Roman"/>
            <w:sz w:val="24"/>
            <w:szCs w:val="24"/>
          </w:rPr>
          <w:t xml:space="preserve">. </w:t>
        </w:r>
      </w:ins>
      <w:ins w:id="171" w:author="Meyer, Michael Frederick" w:date="2021-03-24T16:35:00Z">
        <w:r w:rsidR="00276BB7">
          <w:rPr>
            <w:rFonts w:ascii="Times New Roman" w:eastAsia="Times New Roman" w:hAnsi="Times New Roman" w:cs="Times New Roman"/>
            <w:sz w:val="24"/>
            <w:szCs w:val="24"/>
          </w:rPr>
          <w:t xml:space="preserve">IDW population p-values and </w:t>
        </w:r>
      </w:ins>
      <w:ins w:id="172" w:author="Meyer, Michael Frederick" w:date="2021-03-24T16:36:00Z">
        <w:r w:rsidR="00276BB7" w:rsidRPr="00276BB7">
          <w:rPr>
            <w:rFonts w:ascii="Times New Roman" w:eastAsia="Times New Roman" w:hAnsi="Times New Roman" w:cs="Times New Roman"/>
            <w:sz w:val="24"/>
            <w:szCs w:val="24"/>
          </w:rPr>
          <w:t>global 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ins>
      <w:ins w:id="173" w:author="Meyer, Michael Frederick" w:date="2021-03-24T17:09:00Z">
        <w:r w:rsidR="00365CC9">
          <w:rPr>
            <w:rFonts w:ascii="Times New Roman" w:eastAsia="Times New Roman" w:hAnsi="Times New Roman" w:cs="Times New Roman"/>
            <w:sz w:val="24"/>
            <w:szCs w:val="24"/>
          </w:rPr>
          <w:t xml:space="preserve"> at </w:t>
        </w:r>
      </w:ins>
      <w:ins w:id="174" w:author="Meyer, Michael Frederick" w:date="2021-04-05T14:46:00Z">
        <w:r w:rsidR="005B464E">
          <w:rPr>
            <w:rFonts w:ascii="Times New Roman" w:eastAsia="Times New Roman" w:hAnsi="Times New Roman" w:cs="Times New Roman"/>
            <w:sz w:val="24"/>
            <w:szCs w:val="24"/>
          </w:rPr>
          <w:t>the</w:t>
        </w:r>
      </w:ins>
      <w:ins w:id="175" w:author="Meyer, Michael Frederick" w:date="2021-03-24T17:09:00Z">
        <w:r w:rsidR="00365CC9">
          <w:rPr>
            <w:rFonts w:ascii="Times New Roman" w:eastAsia="Times New Roman" w:hAnsi="Times New Roman" w:cs="Times New Roman"/>
            <w:sz w:val="24"/>
            <w:szCs w:val="24"/>
          </w:rPr>
          <w:t xml:space="preserve"> tail </w:t>
        </w:r>
      </w:ins>
      <w:ins w:id="176" w:author="Meyer, Michael Frederick" w:date="2021-03-24T17:10:00Z">
        <w:r w:rsidR="00365CC9">
          <w:rPr>
            <w:rFonts w:ascii="Times New Roman" w:eastAsia="Times New Roman" w:hAnsi="Times New Roman" w:cs="Times New Roman"/>
            <w:sz w:val="24"/>
            <w:szCs w:val="24"/>
          </w:rPr>
          <w:t>end of the permuted values’ distribution</w:t>
        </w:r>
      </w:ins>
      <w:ins w:id="177" w:author="Meyer, Michael Frederick" w:date="2021-04-05T14:46:00Z">
        <w:r w:rsidR="005B464E">
          <w:rPr>
            <w:rFonts w:ascii="Times New Roman" w:eastAsia="Times New Roman" w:hAnsi="Times New Roman" w:cs="Times New Roman"/>
            <w:sz w:val="24"/>
            <w:szCs w:val="24"/>
          </w:rPr>
          <w:t xml:space="preserve">, meaning that </w:t>
        </w:r>
      </w:ins>
      <w:ins w:id="178" w:author="Meyer, Michael Frederick" w:date="2021-04-05T14:47:00Z">
        <w:r w:rsidR="005B464E">
          <w:rPr>
            <w:rFonts w:ascii="Times New Roman" w:eastAsia="Times New Roman" w:hAnsi="Times New Roman" w:cs="Times New Roman"/>
            <w:sz w:val="24"/>
            <w:szCs w:val="24"/>
          </w:rPr>
          <w:t>the models generated from non-permuted data were likely describing a non-random process</w:t>
        </w:r>
      </w:ins>
      <w:ins w:id="179" w:author="Meyer, Michael Frederick" w:date="2021-03-24T16:37:00Z">
        <w:r w:rsidR="00276BB7">
          <w:rPr>
            <w:rFonts w:ascii="Times New Roman" w:eastAsia="Times New Roman" w:hAnsi="Times New Roman" w:cs="Times New Roman"/>
            <w:sz w:val="24"/>
            <w:szCs w:val="24"/>
          </w:rPr>
          <w:t>.</w:t>
        </w:r>
      </w:ins>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1A5C9478"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 xml:space="preserve">Kaufman and </w:t>
      </w:r>
      <w:proofErr w:type="spellStart"/>
      <w:r w:rsidR="0073481C" w:rsidRPr="007418CF">
        <w:rPr>
          <w:rFonts w:ascii="Times New Roman" w:hAnsi="Times New Roman" w:cs="Times New Roman"/>
          <w:sz w:val="24"/>
        </w:rPr>
        <w:t>Rousseeuw</w:t>
      </w:r>
      <w:proofErr w:type="spellEnd"/>
      <w:r w:rsidR="0073481C" w:rsidRPr="007418CF">
        <w:rPr>
          <w:rFonts w:ascii="Times New Roman" w:hAnsi="Times New Roman" w:cs="Times New Roman"/>
          <w:sz w:val="24"/>
        </w:rPr>
        <w:t xml:space="preserve">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DD6A3F" w:rsidRPr="007418CF">
        <w:rPr>
          <w:rFonts w:ascii="Times New Roman" w:eastAsia="Times New Roman" w:hAnsi="Times New Roman" w:cs="Times New Roman"/>
          <w:sz w:val="24"/>
          <w:szCs w:val="24"/>
        </w:rPr>
        <w:t xml:space="preserve"> (Figure S1)</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r w:rsidR="00D8535D" w:rsidRPr="007418CF">
        <w:rPr>
          <w:rFonts w:ascii="Times New Roman" w:eastAsia="Times New Roman" w:hAnsi="Times New Roman" w:cs="Times New Roman"/>
          <w:sz w:val="24"/>
          <w:szCs w:val="24"/>
          <w:vertAlign w:val="subscript"/>
        </w:rPr>
        <w:t>WSS</w:t>
      </w:r>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 xml:space="preserve">Weighted Pair-Group Centroid Clustering (WPGMC)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w:t>
      </w:r>
      <w:proofErr w:type="spellStart"/>
      <w:r w:rsidR="008601A5" w:rsidRPr="007418CF">
        <w:rPr>
          <w:rFonts w:ascii="Times New Roman" w:hAnsi="Times New Roman" w:cs="Times New Roman"/>
          <w:sz w:val="24"/>
        </w:rPr>
        <w:t>Sneath</w:t>
      </w:r>
      <w:proofErr w:type="spellEnd"/>
      <w:r w:rsidR="008601A5" w:rsidRPr="007418CF">
        <w:rPr>
          <w:rFonts w:ascii="Times New Roman" w:hAnsi="Times New Roman" w:cs="Times New Roman"/>
          <w:sz w:val="24"/>
        </w:rPr>
        <w:t xml:space="preserve"> and </w:t>
      </w:r>
      <w:proofErr w:type="spellStart"/>
      <w:r w:rsidR="008601A5" w:rsidRPr="007418CF">
        <w:rPr>
          <w:rFonts w:ascii="Times New Roman" w:hAnsi="Times New Roman" w:cs="Times New Roman"/>
          <w:sz w:val="24"/>
        </w:rPr>
        <w:t>Sokal</w:t>
      </w:r>
      <w:proofErr w:type="spellEnd"/>
      <w:r w:rsidR="008601A5" w:rsidRPr="007418CF">
        <w:rPr>
          <w:rFonts w:ascii="Times New Roman" w:hAnsi="Times New Roman" w:cs="Times New Roman"/>
          <w:sz w:val="24"/>
        </w:rPr>
        <w:t xml:space="preserve">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 xml:space="preserve">where community </w:t>
      </w:r>
      <w:r w:rsidR="00AB7989" w:rsidRPr="007418CF">
        <w:rPr>
          <w:rFonts w:ascii="Times New Roman" w:eastAsia="Times New Roman" w:hAnsi="Times New Roman" w:cs="Times New Roman"/>
          <w:sz w:val="24"/>
          <w:szCs w:val="24"/>
        </w:rPr>
        <w:lastRenderedPageBreak/>
        <w:t>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487DD2B5"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DD6A3F"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2).</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w:t>
      </w:r>
      <w:r w:rsidR="00863C77" w:rsidRPr="007418CF">
        <w:rPr>
          <w:rFonts w:ascii="Times New Roman" w:eastAsia="Times New Roman" w:hAnsi="Times New Roman" w:cs="Times New Roman"/>
          <w:sz w:val="24"/>
          <w:szCs w:val="24"/>
        </w:rPr>
        <w:lastRenderedPageBreak/>
        <w:t>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814CE9" w:rsidRPr="007418CF">
        <w:rPr>
          <w:rFonts w:ascii="Times New Roman" w:eastAsia="Times New Roman" w:hAnsi="Times New Roman" w:cs="Times New Roman"/>
          <w:sz w:val="24"/>
          <w:szCs w:val="24"/>
        </w:rPr>
        <w:t>5</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814CE9" w:rsidRPr="007418CF">
        <w:rPr>
          <w:rFonts w:ascii="Times New Roman" w:eastAsia="Times New Roman" w:hAnsi="Times New Roman" w:cs="Times New Roman"/>
          <w:sz w:val="24"/>
          <w:szCs w:val="24"/>
        </w:rPr>
        <w:t>6</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12FEC63C"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gainst log-transformed PPCP concentrations 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using a linear model</w:t>
      </w:r>
      <w:r w:rsidR="000C4430" w:rsidRPr="007418CF">
        <w:rPr>
          <w:rFonts w:ascii="Times New Roman" w:eastAsia="Times New Roman" w:hAnsi="Times New Roman" w:cs="Times New Roman"/>
          <w:sz w:val="24"/>
          <w:szCs w:val="24"/>
        </w:rPr>
        <w:t xml:space="preserve">. </w:t>
      </w:r>
      <w:ins w:id="180" w:author="Meyer, Michael Frederick" w:date="2021-04-05T16:01:00Z">
        <w:r w:rsidR="005E16D0">
          <w:rPr>
            <w:rFonts w:ascii="Times New Roman" w:eastAsia="Times New Roman" w:hAnsi="Times New Roman" w:cs="Times New Roman"/>
            <w:sz w:val="24"/>
            <w:szCs w:val="24"/>
          </w:rPr>
          <w:t>As with sewage indicators</w:t>
        </w:r>
      </w:ins>
      <w:ins w:id="181" w:author="Meyer, Michael Frederick" w:date="2021-04-05T16:02:00Z">
        <w:r w:rsidR="005E16D0">
          <w:rPr>
            <w:rFonts w:ascii="Times New Roman" w:eastAsia="Times New Roman" w:hAnsi="Times New Roman" w:cs="Times New Roman"/>
            <w:sz w:val="24"/>
            <w:szCs w:val="24"/>
          </w:rPr>
          <w:t xml:space="preserve">, we recognized that these regression analyses and the associated interpretations may be subject to a limited sample size. To ensure the robustness of </w:t>
        </w:r>
      </w:ins>
      <w:ins w:id="182" w:author="Meyer, Michael Frederick" w:date="2021-04-05T16:03:00Z">
        <w:r w:rsidR="005E16D0">
          <w:rPr>
            <w:rFonts w:ascii="Times New Roman" w:eastAsia="Times New Roman" w:hAnsi="Times New Roman" w:cs="Times New Roman"/>
            <w:sz w:val="24"/>
            <w:szCs w:val="24"/>
          </w:rPr>
          <w:t>their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w:t>
        </w:r>
      </w:ins>
      <w:ins w:id="183" w:author="Meyer, Michael Frederick" w:date="2021-04-05T16:04:00Z">
        <w:r w:rsidR="005E16D0">
          <w:rPr>
            <w:rFonts w:ascii="Times New Roman" w:eastAsia="Times New Roman" w:hAnsi="Times New Roman" w:cs="Times New Roman"/>
            <w:sz w:val="24"/>
            <w:szCs w:val="24"/>
          </w:rPr>
          <w:t xml:space="preserve">odels generated from observed data were compared to models generated from 5,000 permutations. </w:t>
        </w:r>
      </w:ins>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356CC0E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Kassambara</w:t>
      </w:r>
      <w:proofErr w:type="spellEnd"/>
      <w:r w:rsidR="004D2297" w:rsidRPr="007418CF">
        <w:rPr>
          <w:rFonts w:ascii="Times New Roman" w:hAnsi="Times New Roman" w:cs="Times New Roman"/>
          <w:sz w:val="24"/>
        </w:rPr>
        <w:t xml:space="preserve"> and </w:t>
      </w:r>
      <w:proofErr w:type="spellStart"/>
      <w:r w:rsidR="004D2297" w:rsidRPr="007418CF">
        <w:rPr>
          <w:rFonts w:ascii="Times New Roman" w:hAnsi="Times New Roman" w:cs="Times New Roman"/>
          <w:sz w:val="24"/>
        </w:rPr>
        <w:t>Mundt</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Maechler</w:t>
      </w:r>
      <w:proofErr w:type="spellEnd"/>
      <w:r w:rsidR="004D2297" w:rsidRPr="007418CF">
        <w:rPr>
          <w:rFonts w:ascii="Times New Roman" w:hAnsi="Times New Roman" w:cs="Times New Roman"/>
          <w:sz w:val="24"/>
        </w:rPr>
        <w:t xml:space="preserve">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Slowikowski</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Firke</w:t>
      </w:r>
      <w:proofErr w:type="spellEnd"/>
      <w:r w:rsidR="00424D65" w:rsidRPr="007418CF">
        <w:rPr>
          <w:rFonts w:ascii="Times New Roman" w:hAnsi="Times New Roman" w:cs="Times New Roman"/>
          <w:sz w:val="24"/>
        </w:rPr>
        <w:t xml:space="preserv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Pebesma</w:t>
      </w:r>
      <w:proofErr w:type="spellEnd"/>
      <w:r w:rsidR="00424D65" w:rsidRPr="007418CF">
        <w:rPr>
          <w:rFonts w:ascii="Times New Roman" w:hAnsi="Times New Roman" w:cs="Times New Roman"/>
          <w:sz w:val="24"/>
        </w:rPr>
        <w:t xml:space="preserve">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Kassambara</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 xml:space="preserve">(Fellows and </w:t>
      </w:r>
      <w:proofErr w:type="spellStart"/>
      <w:r w:rsidR="00424D65" w:rsidRPr="007418CF">
        <w:rPr>
          <w:rFonts w:ascii="Times New Roman" w:hAnsi="Times New Roman" w:cs="Times New Roman"/>
          <w:sz w:val="24"/>
        </w:rPr>
        <w:t>Stotz</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w:t>
      </w:r>
      <w:r w:rsidR="00191FD0" w:rsidRPr="007418CF">
        <w:rPr>
          <w:rFonts w:ascii="Times New Roman" w:eastAsia="Times New Roman" w:hAnsi="Times New Roman" w:cs="Times New Roman"/>
          <w:sz w:val="24"/>
          <w:szCs w:val="24"/>
        </w:rPr>
        <w:lastRenderedPageBreak/>
        <w:t>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AB1511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ins w:id="184" w:author="Meyer, Michael Frederick" w:date="2021-04-05T17:31:00Z">
        <w:r w:rsidR="000C51CF">
          <w:rPr>
            <w:rFonts w:ascii="Times New Roman" w:eastAsia="Times New Roman" w:hAnsi="Times New Roman" w:cs="Times New Roman"/>
            <w:sz w:val="24"/>
            <w:szCs w:val="24"/>
          </w:rPr>
          <w:t xml:space="preserve">concentrations </w:t>
        </w:r>
      </w:ins>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ins w:id="185" w:author="Meyer, Michael Frederick" w:date="2021-04-05T17:30:00Z">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values</w:t>
        </w:r>
      </w:ins>
      <w:ins w:id="186" w:author="Meyer, Michael Frederick" w:date="2021-04-05T17:31:00Z">
        <w:r w:rsidR="000C51CF">
          <w:rPr>
            <w:rFonts w:ascii="Times New Roman" w:eastAsia="Times New Roman" w:hAnsi="Times New Roman" w:cs="Times New Roman"/>
            <w:sz w:val="24"/>
            <w:szCs w:val="24"/>
          </w:rPr>
          <w:t xml:space="preserve">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ins>
      <w:ins w:id="187" w:author="Meyer, Michael Frederick" w:date="2021-04-05T17:32:00Z">
        <w:r w:rsidR="000C51CF">
          <w:rPr>
            <w:rFonts w:ascii="Times New Roman" w:eastAsia="Times New Roman" w:hAnsi="Times New Roman" w:cs="Times New Roman"/>
            <w:sz w:val="24"/>
            <w:szCs w:val="24"/>
          </w:rPr>
          <w:t>33</w:t>
        </w:r>
      </w:ins>
      <w:ins w:id="188" w:author="Meyer, Michael Frederick" w:date="2021-04-05T17:31:00Z">
        <w:r w:rsidR="000C51CF" w:rsidRPr="007418CF">
          <w:rPr>
            <w:rFonts w:ascii="Times New Roman" w:eastAsia="Times New Roman" w:hAnsi="Times New Roman" w:cs="Times New Roman"/>
            <w:sz w:val="24"/>
            <w:szCs w:val="24"/>
          </w:rPr>
          <w:t>, p = 0.0</w:t>
        </w:r>
      </w:ins>
      <w:ins w:id="189" w:author="Meyer, Michael Frederick" w:date="2021-04-05T17:32:00Z">
        <w:r w:rsidR="000C51CF">
          <w:rPr>
            <w:rFonts w:ascii="Times New Roman" w:eastAsia="Times New Roman" w:hAnsi="Times New Roman" w:cs="Times New Roman"/>
            <w:sz w:val="24"/>
            <w:szCs w:val="24"/>
          </w:rPr>
          <w:t>2</w:t>
        </w:r>
      </w:ins>
      <w:bookmarkStart w:id="190" w:name="_GoBack"/>
      <w:bookmarkEnd w:id="190"/>
      <w:ins w:id="191" w:author="Meyer, Michael Frederick" w:date="2021-04-05T17:31:00Z">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ins>
      <w:del w:id="192" w:author="Meyer, Michael Frederick" w:date="2021-04-05T17:31:00Z">
        <w:r w:rsidR="00D8535D" w:rsidRPr="007418CF" w:rsidDel="000C51CF">
          <w:rPr>
            <w:rFonts w:ascii="Times New Roman" w:eastAsia="Times New Roman" w:hAnsi="Times New Roman" w:cs="Times New Roman"/>
            <w:sz w:val="24"/>
            <w:szCs w:val="24"/>
          </w:rPr>
          <w:delText xml:space="preserve">concentrations </w:delText>
        </w:r>
      </w:del>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ins w:id="193" w:author="Meyer, Michael Frederick" w:date="2021-04-05T17:27: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w:t>
      </w:r>
      <w:r w:rsidRPr="007418CF">
        <w:rPr>
          <w:rFonts w:ascii="Times New Roman" w:eastAsia="Times New Roman" w:hAnsi="Times New Roman" w:cs="Times New Roman"/>
          <w:sz w:val="24"/>
          <w:szCs w:val="24"/>
        </w:rPr>
        <w:lastRenderedPageBreak/>
        <w:t xml:space="preserve">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7A994A83" w:rsidR="00715D55" w:rsidRPr="007418CF" w:rsidRDefault="000C51CF" w:rsidP="00F31B90">
      <w:pPr>
        <w:spacing w:line="480" w:lineRule="auto"/>
        <w:rPr>
          <w:rFonts w:ascii="Times New Roman" w:eastAsia="Times New Roman" w:hAnsi="Times New Roman" w:cs="Times New Roman"/>
          <w:sz w:val="24"/>
          <w:szCs w:val="24"/>
        </w:rPr>
      </w:pPr>
      <w:ins w:id="194" w:author="Meyer, Michael Frederick" w:date="2021-04-05T17:28:00Z">
        <w:r>
          <w:rPr>
            <w:rFonts w:ascii="Times New Roman" w:eastAsia="Times New Roman" w:hAnsi="Times New Roman" w:cs="Times New Roman"/>
            <w:sz w:val="24"/>
            <w:szCs w:val="24"/>
          </w:rPr>
          <w:t xml:space="preserve">Permutational analyses corroborated these </w:t>
        </w:r>
      </w:ins>
      <w:ins w:id="195" w:author="Meyer, Michael Frederick" w:date="2021-04-05T17:29:00Z">
        <w:r>
          <w:rPr>
            <w:rFonts w:ascii="Times New Roman" w:eastAsia="Times New Roman" w:hAnsi="Times New Roman" w:cs="Times New Roman"/>
            <w:sz w:val="24"/>
            <w:szCs w:val="24"/>
          </w:rPr>
          <w:t xml:space="preserve">findings, where </w:t>
        </w:r>
      </w:ins>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532E611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 xml:space="preserve">(Figures S1a; S2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 xml:space="preserve">(Figure S3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444F70F7"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w:t>
      </w:r>
      <w:r w:rsidR="00D8535D" w:rsidRPr="007418CF">
        <w:rPr>
          <w:rFonts w:ascii="Times New Roman" w:eastAsia="Times New Roman" w:hAnsi="Times New Roman" w:cs="Times New Roman"/>
          <w:sz w:val="24"/>
          <w:szCs w:val="24"/>
        </w:rPr>
        <w:lastRenderedPageBreak/>
        <w:t xml:space="preserve">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1b; S2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S3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74A5314A"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ins w:id="196" w:author="Meyer, Michael Frederick" w:date="2021-03-24T14:46:00Z">
        <w:r w:rsidR="009179AA">
          <w:rPr>
            <w:rFonts w:ascii="Times New Roman" w:eastAsia="Times New Roman" w:hAnsi="Times New Roman" w:cs="Times New Roman"/>
            <w:sz w:val="24"/>
            <w:szCs w:val="24"/>
          </w:rPr>
          <w:t xml:space="preserve">values </w:t>
        </w:r>
      </w:ins>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del w:id="197" w:author="Meyer, Michael Frederick" w:date="2021-03-24T14:47:00Z">
        <w:r w:rsidR="00D8535D" w:rsidRPr="007418CF" w:rsidDel="005C01F1">
          <w:rPr>
            <w:rFonts w:ascii="Times New Roman" w:eastAsia="Times New Roman" w:hAnsi="Times New Roman" w:cs="Times New Roman"/>
            <w:sz w:val="24"/>
            <w:szCs w:val="24"/>
          </w:rPr>
          <w:delText xml:space="preserve">concentrations </w:delText>
        </w:r>
      </w:del>
      <w:ins w:id="198" w:author="Meyer, Michael Frederick" w:date="2021-03-24T14:47:00Z">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5A189A1E"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sidRPr="007418CF">
        <w:rPr>
          <w:rFonts w:ascii="Times New Roman" w:eastAsia="Times New Roman" w:hAnsi="Times New Roman" w:cs="Times New Roman"/>
          <w:sz w:val="24"/>
          <w:szCs w:val="24"/>
        </w:rPr>
        <w:t>4</w:t>
      </w:r>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sidRPr="007418CF">
        <w:rPr>
          <w:rFonts w:ascii="Times New Roman" w:eastAsia="Times New Roman" w:hAnsi="Times New Roman" w:cs="Times New Roman"/>
          <w:sz w:val="24"/>
          <w:szCs w:val="24"/>
        </w:rPr>
        <w:t>4</w:t>
      </w:r>
      <w:r w:rsidR="007D7916" w:rsidRPr="007418CF">
        <w:rPr>
          <w:rFonts w:ascii="Times New Roman" w:eastAsia="Times New Roman" w:hAnsi="Times New Roman" w:cs="Times New Roman"/>
          <w:sz w:val="24"/>
          <w:szCs w:val="24"/>
        </w:rPr>
        <w:t xml:space="preserve">). </w:t>
      </w:r>
    </w:p>
    <w:p w14:paraId="7508B260" w14:textId="77777777" w:rsidR="00766DEE" w:rsidRPr="007418CF" w:rsidRDefault="00766DEE" w:rsidP="00F31B90">
      <w:pPr>
        <w:spacing w:line="480" w:lineRule="auto"/>
        <w:rPr>
          <w:rFonts w:ascii="Times New Roman" w:eastAsia="Times New Roman" w:hAnsi="Times New Roman" w:cs="Times New Roman"/>
          <w:sz w:val="24"/>
          <w:szCs w:val="24"/>
        </w:rPr>
      </w:pPr>
    </w:p>
    <w:p w14:paraId="560291FF" w14:textId="6BBA83D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both periphyton and grazers,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r w:rsidR="00814CE9" w:rsidRPr="007418CF">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but not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Pr="007418CF">
        <w:rPr>
          <w:rFonts w:ascii="Times New Roman" w:eastAsia="Times New Roman" w:hAnsi="Times New Roman" w:cs="Times New Roman"/>
          <w:sz w:val="24"/>
          <w:szCs w:val="24"/>
        </w:rPr>
        <w:t xml:space="preserve">). Amphipod 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r w:rsidR="00ED3462" w:rsidRPr="007418CF">
        <w:rPr>
          <w:rFonts w:ascii="Times New Roman" w:eastAsia="Times New Roman" w:hAnsi="Times New Roman" w:cs="Times New Roman"/>
          <w:sz w:val="24"/>
          <w:szCs w:val="24"/>
        </w:rPr>
        <w:t>6</w:t>
      </w:r>
      <w:r w:rsidR="00057DED"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 was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195E909E"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lastRenderedPageBreak/>
        <w:t>specific</w:t>
      </w:r>
      <w:r w:rsidR="00CC0FCC" w:rsidRPr="007418CF">
        <w:rPr>
          <w:rFonts w:ascii="Times New Roman" w:eastAsia="Times New Roman" w:hAnsi="Times New Roman" w:cs="Times New Roman"/>
          <w:sz w:val="24"/>
          <w:szCs w:val="24"/>
        </w:rPr>
        <w:t xml:space="preserve"> indicators of sewage pollution and food web structure to offer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2E026A6D"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 xml:space="preserve">(Anisimov and </w:t>
      </w:r>
      <w:proofErr w:type="spellStart"/>
      <w:r w:rsidR="002774BE" w:rsidRPr="007418CF">
        <w:rPr>
          <w:rFonts w:ascii="Times New Roman" w:hAnsi="Times New Roman" w:cs="Times New Roman"/>
          <w:sz w:val="24"/>
        </w:rPr>
        <w:t>Reneva</w:t>
      </w:r>
      <w:proofErr w:type="spellEnd"/>
      <w:r w:rsidR="002774BE" w:rsidRPr="007418CF">
        <w:rPr>
          <w:rFonts w:ascii="Times New Roman" w:hAnsi="Times New Roman" w:cs="Times New Roman"/>
          <w:sz w:val="24"/>
        </w:rPr>
        <w:t xml:space="preserve">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w:t>
      </w:r>
      <w:proofErr w:type="spellStart"/>
      <w:r w:rsidR="002774BE" w:rsidRPr="007418CF">
        <w:rPr>
          <w:rFonts w:ascii="Times New Roman" w:hAnsi="Times New Roman" w:cs="Times New Roman"/>
          <w:sz w:val="24"/>
        </w:rPr>
        <w:t>Tornqvist</w:t>
      </w:r>
      <w:proofErr w:type="spellEnd"/>
      <w:r w:rsidR="002774BE" w:rsidRPr="007418CF">
        <w:rPr>
          <w:rFonts w:ascii="Times New Roman" w:hAnsi="Times New Roman" w:cs="Times New Roman"/>
          <w:sz w:val="24"/>
        </w:rPr>
        <w:t xml:space="preserve">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atmospheric deposition </w:t>
      </w:r>
      <w:r w:rsidR="00157F57" w:rsidRPr="007418CF">
        <w:rPr>
          <w:rFonts w:ascii="Times New Roman" w:eastAsia="Times New Roman" w:hAnsi="Times New Roman" w:cs="Times New Roman"/>
          <w:sz w:val="24"/>
          <w:szCs w:val="24"/>
        </w:rPr>
        <w:fldChar w:fldCharType="begin"/>
      </w:r>
      <w:r w:rsidR="00157F57" w:rsidRPr="007418CF">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sidRPr="007418CF">
        <w:rPr>
          <w:rFonts w:ascii="Tahoma" w:eastAsia="Times New Roman" w:hAnsi="Tahoma" w:cs="Tahoma"/>
          <w:sz w:val="24"/>
          <w:szCs w:val="24"/>
        </w:rPr>
        <w:instrText>�</w:instrText>
      </w:r>
      <w:r w:rsidR="00157F57" w:rsidRPr="007418CF">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sidRPr="007418CF">
        <w:rPr>
          <w:rFonts w:ascii="Times New Roman" w:eastAsia="Times New Roman" w:hAnsi="Times New Roman" w:cs="Times New Roman"/>
          <w:sz w:val="24"/>
          <w:szCs w:val="24"/>
        </w:rPr>
        <w:fldChar w:fldCharType="separate"/>
      </w:r>
      <w:r w:rsidR="00157F57" w:rsidRPr="007418CF">
        <w:rPr>
          <w:rFonts w:ascii="Times New Roman" w:hAnsi="Times New Roman" w:cs="Times New Roman"/>
          <w:sz w:val="24"/>
        </w:rPr>
        <w:t>(Galloway et al. 2004; Monteith et al. 2007; Stoddard et al. 2016)</w:t>
      </w:r>
      <w:r w:rsidR="00157F57"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2954AE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PPCPs’ prevalenc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w:t>
      </w:r>
      <w:proofErr w:type="spellStart"/>
      <w:r w:rsidR="00FB2203" w:rsidRPr="007418CF">
        <w:rPr>
          <w:rFonts w:ascii="Times New Roman" w:hAnsi="Times New Roman" w:cs="Times New Roman"/>
          <w:sz w:val="24"/>
        </w:rPr>
        <w:t>Czekalski</w:t>
      </w:r>
      <w:proofErr w:type="spellEnd"/>
      <w:r w:rsidR="00FB2203" w:rsidRPr="007418CF">
        <w:rPr>
          <w:rFonts w:ascii="Times New Roman" w:hAnsi="Times New Roman" w:cs="Times New Roman"/>
          <w:sz w:val="24"/>
        </w:rPr>
        <w:t xml:space="preserve">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15E751FF"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differently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 xml:space="preserve">(e.g., del Rey et al. 2011; </w:t>
      </w:r>
      <w:proofErr w:type="spellStart"/>
      <w:r w:rsidR="00D11CA4" w:rsidRPr="007418CF">
        <w:rPr>
          <w:rFonts w:ascii="Times New Roman" w:hAnsi="Times New Roman" w:cs="Times New Roman"/>
          <w:sz w:val="24"/>
          <w:szCs w:val="24"/>
        </w:rPr>
        <w:t>Feijão</w:t>
      </w:r>
      <w:proofErr w:type="spellEnd"/>
      <w:r w:rsidR="00D11CA4" w:rsidRPr="007418CF">
        <w:rPr>
          <w:rFonts w:ascii="Times New Roman" w:hAnsi="Times New Roman" w:cs="Times New Roman"/>
          <w:sz w:val="24"/>
          <w:szCs w:val="24"/>
        </w:rPr>
        <w:t xml:space="preserve">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 xml:space="preserve">(e.g., </w:t>
      </w:r>
      <w:proofErr w:type="spellStart"/>
      <w:r w:rsidR="002774BE" w:rsidRPr="007418CF">
        <w:rPr>
          <w:rFonts w:ascii="Times New Roman" w:hAnsi="Times New Roman" w:cs="Times New Roman"/>
          <w:sz w:val="24"/>
        </w:rPr>
        <w:t>Brodin</w:t>
      </w:r>
      <w:proofErr w:type="spellEnd"/>
      <w:r w:rsidR="002774BE" w:rsidRPr="007418CF">
        <w:rPr>
          <w:rFonts w:ascii="Times New Roman" w:hAnsi="Times New Roman" w:cs="Times New Roman"/>
          <w:sz w:val="24"/>
        </w:rPr>
        <w:t xml:space="preserve"> et al. </w:t>
      </w:r>
      <w:r w:rsidR="002774BE" w:rsidRPr="007418CF">
        <w:rPr>
          <w:rFonts w:ascii="Times New Roman" w:hAnsi="Times New Roman" w:cs="Times New Roman"/>
          <w:sz w:val="24"/>
        </w:rPr>
        <w:lastRenderedPageBreak/>
        <w:t xml:space="preserve">2013; </w:t>
      </w:r>
      <w:proofErr w:type="spellStart"/>
      <w:r w:rsidR="002774BE" w:rsidRPr="007418CF">
        <w:rPr>
          <w:rFonts w:ascii="Times New Roman" w:hAnsi="Times New Roman" w:cs="Times New Roman"/>
          <w:sz w:val="24"/>
        </w:rPr>
        <w:t>Dzieweczynski</w:t>
      </w:r>
      <w:proofErr w:type="spellEnd"/>
      <w:r w:rsidR="002774BE" w:rsidRPr="007418CF">
        <w:rPr>
          <w:rFonts w:ascii="Times New Roman" w:hAnsi="Times New Roman" w:cs="Times New Roman"/>
          <w:sz w:val="24"/>
        </w:rPr>
        <w:t xml:space="preserve">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 xml:space="preserve">(e.g., </w:t>
      </w:r>
      <w:proofErr w:type="spellStart"/>
      <w:r w:rsidR="00ED6B1A" w:rsidRPr="007418CF">
        <w:rPr>
          <w:rFonts w:ascii="Times New Roman" w:hAnsi="Times New Roman" w:cs="Times New Roman"/>
          <w:sz w:val="24"/>
        </w:rPr>
        <w:t>Lagesson</w:t>
      </w:r>
      <w:proofErr w:type="spellEnd"/>
      <w:r w:rsidR="00ED6B1A" w:rsidRPr="007418CF">
        <w:rPr>
          <w:rFonts w:ascii="Times New Roman" w:hAnsi="Times New Roman" w:cs="Times New Roman"/>
          <w:sz w:val="24"/>
        </w:rPr>
        <w:t xml:space="preserve">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 xml:space="preserve">(e.g., </w:t>
      </w:r>
      <w:proofErr w:type="spellStart"/>
      <w:r w:rsidR="00D11CA4" w:rsidRPr="007418CF">
        <w:rPr>
          <w:rFonts w:ascii="Times New Roman" w:hAnsi="Times New Roman" w:cs="Times New Roman"/>
          <w:sz w:val="24"/>
        </w:rPr>
        <w:t>Rosi</w:t>
      </w:r>
      <w:proofErr w:type="spellEnd"/>
      <w:r w:rsidR="00D11CA4" w:rsidRPr="007418CF">
        <w:rPr>
          <w:rFonts w:ascii="Times New Roman" w:hAnsi="Times New Roman" w:cs="Times New Roman"/>
          <w:sz w:val="24"/>
        </w:rPr>
        <w:t>-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0B72BE27"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 xml:space="preserve">and fish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w:t>
      </w:r>
      <w:proofErr w:type="spellStart"/>
      <w:r w:rsidR="008A3CBB" w:rsidRPr="007418CF">
        <w:rPr>
          <w:rFonts w:ascii="Times New Roman" w:hAnsi="Times New Roman" w:cs="Times New Roman"/>
          <w:sz w:val="24"/>
        </w:rPr>
        <w:t>Eerkes</w:t>
      </w:r>
      <w:proofErr w:type="spellEnd"/>
      <w:r w:rsidR="008A3CBB" w:rsidRPr="007418CF">
        <w:rPr>
          <w:rFonts w:ascii="Times New Roman" w:hAnsi="Times New Roman" w:cs="Times New Roman"/>
          <w:sz w:val="24"/>
        </w:rPr>
        <w:t>-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wider distribution from nearshore inputs to the offshore</w:t>
      </w:r>
      <w:r w:rsidR="00ED6B1A" w:rsidRPr="007418CF">
        <w:rPr>
          <w:rFonts w:ascii="Times New Roman" w:eastAsia="Times New Roman" w:hAnsi="Times New Roman" w:cs="Times New Roman"/>
          <w:sz w:val="24"/>
          <w:szCs w:val="24"/>
        </w:rPr>
        <w:t xml:space="preserv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t>
      </w:r>
      <w:proofErr w:type="spellStart"/>
      <w:r w:rsidRPr="007418CF">
        <w:rPr>
          <w:rFonts w:ascii="Times New Roman" w:hAnsi="Times New Roman" w:cs="Times New Roman"/>
          <w:sz w:val="24"/>
        </w:rPr>
        <w:t>Romera</w:t>
      </w:r>
      <w:proofErr w:type="spellEnd"/>
      <w:r w:rsidRPr="007418CF">
        <w:rPr>
          <w:rFonts w:ascii="Times New Roman" w:hAnsi="Times New Roman" w:cs="Times New Roman"/>
          <w:sz w:val="24"/>
        </w:rPr>
        <w:t>-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199"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w:t>
      </w:r>
      <w:r w:rsidR="00EC74A6" w:rsidRPr="007418CF">
        <w:rPr>
          <w:rFonts w:ascii="Times New Roman" w:eastAsia="Times New Roman" w:hAnsi="Times New Roman" w:cs="Times New Roman"/>
          <w:sz w:val="24"/>
          <w:szCs w:val="24"/>
        </w:rPr>
        <w:lastRenderedPageBreak/>
        <w:t xml:space="preserve">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w:t>
      </w:r>
      <w:proofErr w:type="spellStart"/>
      <w:r w:rsidR="00EC74A6" w:rsidRPr="007418CF">
        <w:rPr>
          <w:rFonts w:ascii="Times New Roman" w:hAnsi="Times New Roman" w:cs="Times New Roman"/>
          <w:sz w:val="24"/>
        </w:rPr>
        <w:t>Karnaukhov</w:t>
      </w:r>
      <w:proofErr w:type="spellEnd"/>
      <w:r w:rsidR="00EC74A6" w:rsidRPr="007418CF">
        <w:rPr>
          <w:rFonts w:ascii="Times New Roman" w:hAnsi="Times New Roman" w:cs="Times New Roman"/>
          <w:sz w:val="24"/>
        </w:rPr>
        <w:t xml:space="preserve">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199"/>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5447C905"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proofErr w:type="spellStart"/>
      <w:r w:rsidR="006F5F57" w:rsidRPr="007418CF">
        <w:rPr>
          <w:rFonts w:ascii="Times New Roman" w:hAnsi="Times New Roman" w:cs="Times New Roman"/>
          <w:sz w:val="24"/>
        </w:rPr>
        <w:t>Timoshkin</w:t>
      </w:r>
      <w:proofErr w:type="spellEnd"/>
      <w:r w:rsidR="006F5F57" w:rsidRPr="007418CF">
        <w:rPr>
          <w:rFonts w:ascii="Times New Roman" w:hAnsi="Times New Roman" w:cs="Times New Roman"/>
          <w:sz w:val="24"/>
        </w:rPr>
        <w:t xml:space="preserve">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proofErr w:type="spellStart"/>
      <w:r w:rsidR="006F5F57" w:rsidRPr="007418CF">
        <w:rPr>
          <w:rFonts w:ascii="Times New Roman" w:hAnsi="Times New Roman" w:cs="Times New Roman"/>
          <w:sz w:val="24"/>
        </w:rPr>
        <w:t>Kozhov</w:t>
      </w:r>
      <w:proofErr w:type="spellEnd"/>
      <w:r w:rsidR="006F5F57" w:rsidRPr="007418CF">
        <w:rPr>
          <w:rFonts w:ascii="Times New Roman" w:hAnsi="Times New Roman" w:cs="Times New Roman"/>
          <w:sz w:val="24"/>
        </w:rPr>
        <w:t xml:space="preserve">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annually occurring phenomenon.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proofErr w:type="spellStart"/>
      <w:r w:rsidR="006F5F57" w:rsidRPr="007418CF">
        <w:rPr>
          <w:rFonts w:ascii="Times New Roman" w:hAnsi="Times New Roman" w:cs="Times New Roman"/>
          <w:sz w:val="24"/>
        </w:rPr>
        <w:t>Timoshkin</w:t>
      </w:r>
      <w:proofErr w:type="spellEnd"/>
      <w:r w:rsidR="006F5F57" w:rsidRPr="007418CF">
        <w:rPr>
          <w:rFonts w:ascii="Times New Roman" w:hAnsi="Times New Roman" w:cs="Times New Roman"/>
          <w:sz w:val="24"/>
        </w:rPr>
        <w:t xml:space="preserve">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27B72C72" w:rsidR="00795293"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ile community composition </w:t>
      </w:r>
      <w:r w:rsidR="004A1C07" w:rsidRPr="007418CF">
        <w:rPr>
          <w:rFonts w:ascii="Times New Roman" w:eastAsia="Times New Roman" w:hAnsi="Times New Roman" w:cs="Times New Roman"/>
          <w:sz w:val="24"/>
          <w:szCs w:val="24"/>
        </w:rPr>
        <w:t xml:space="preserve">shifted </w:t>
      </w:r>
      <w:r w:rsidRPr="007418CF">
        <w:rPr>
          <w:rFonts w:ascii="Times New Roman" w:eastAsia="Times New Roman" w:hAnsi="Times New Roman" w:cs="Times New Roman"/>
          <w:sz w:val="24"/>
          <w:szCs w:val="24"/>
        </w:rPr>
        <w:t xml:space="preserve">with increasing sewage indicator concentrations, periphyto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 xml:space="preserve">(Gartner et al. 2002; Savage and </w:t>
      </w:r>
      <w:proofErr w:type="spellStart"/>
      <w:r w:rsidR="00ED6B1A" w:rsidRPr="007418CF">
        <w:rPr>
          <w:rFonts w:ascii="Times New Roman" w:hAnsi="Times New Roman" w:cs="Times New Roman"/>
          <w:sz w:val="24"/>
          <w:highlight w:val="white"/>
        </w:rPr>
        <w:t>Elmgren</w:t>
      </w:r>
      <w:proofErr w:type="spellEnd"/>
      <w:r w:rsidR="00ED6B1A" w:rsidRPr="007418CF">
        <w:rPr>
          <w:rFonts w:ascii="Times New Roman" w:hAnsi="Times New Roman" w:cs="Times New Roman"/>
          <w:sz w:val="24"/>
          <w:highlight w:val="white"/>
        </w:rPr>
        <w:t xml:space="preserve">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 xml:space="preserve">(Wayland and Hobson 2001; Camilleri and </w:t>
      </w:r>
      <w:proofErr w:type="spellStart"/>
      <w:r w:rsidR="00ED6B1A" w:rsidRPr="007418CF">
        <w:rPr>
          <w:rFonts w:ascii="Times New Roman" w:hAnsi="Times New Roman" w:cs="Times New Roman"/>
          <w:sz w:val="24"/>
          <w:highlight w:val="white"/>
        </w:rPr>
        <w:t>Ozersky</w:t>
      </w:r>
      <w:proofErr w:type="spellEnd"/>
      <w:r w:rsidR="00ED6B1A" w:rsidRPr="007418CF">
        <w:rPr>
          <w:rFonts w:ascii="Times New Roman" w:hAnsi="Times New Roman" w:cs="Times New Roman"/>
          <w:sz w:val="24"/>
          <w:highlight w:val="white"/>
        </w:rPr>
        <w:t xml:space="preserve">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 xml:space="preserve">(Savage and </w:t>
      </w:r>
      <w:proofErr w:type="spellStart"/>
      <w:r w:rsidR="00585EED" w:rsidRPr="007418CF">
        <w:rPr>
          <w:rFonts w:ascii="Times New Roman" w:hAnsi="Times New Roman" w:cs="Times New Roman"/>
          <w:sz w:val="24"/>
        </w:rPr>
        <w:t>Elmgren</w:t>
      </w:r>
      <w:proofErr w:type="spellEnd"/>
      <w:r w:rsidR="00585EED" w:rsidRPr="007418CF">
        <w:rPr>
          <w:rFonts w:ascii="Times New Roman" w:hAnsi="Times New Roman" w:cs="Times New Roman"/>
          <w:sz w:val="24"/>
        </w:rPr>
        <w:t xml:space="preserve">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advective, dispersive, and diffusive transport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w:t>
      </w:r>
      <w:r w:rsidR="00E04D43" w:rsidRPr="007418CF">
        <w:rPr>
          <w:rFonts w:ascii="Times New Roman" w:eastAsia="Times New Roman" w:hAnsi="Times New Roman" w:cs="Times New Roman"/>
          <w:sz w:val="24"/>
          <w:szCs w:val="24"/>
        </w:rPr>
        <w:lastRenderedPageBreak/>
        <w:t xml:space="preserve">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proofErr w:type="spellStart"/>
      <w:r w:rsidR="00DB467B" w:rsidRPr="007418CF">
        <w:rPr>
          <w:rFonts w:ascii="Times New Roman" w:hAnsi="Times New Roman" w:cs="Times New Roman"/>
          <w:sz w:val="24"/>
          <w:highlight w:val="white"/>
        </w:rPr>
        <w:t>Swamikannu</w:t>
      </w:r>
      <w:proofErr w:type="spellEnd"/>
      <w:r w:rsidR="00DB467B" w:rsidRPr="007418CF">
        <w:rPr>
          <w:rFonts w:ascii="Times New Roman" w:hAnsi="Times New Roman" w:cs="Times New Roman"/>
          <w:sz w:val="24"/>
          <w:highlight w:val="white"/>
        </w:rPr>
        <w:t xml:space="preserve">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 xml:space="preserve">(York et al. 2007; </w:t>
      </w:r>
      <w:proofErr w:type="spellStart"/>
      <w:r w:rsidR="00094852" w:rsidRPr="007418CF">
        <w:rPr>
          <w:rFonts w:ascii="Times New Roman" w:hAnsi="Times New Roman" w:cs="Times New Roman"/>
          <w:sz w:val="24"/>
          <w:szCs w:val="24"/>
        </w:rPr>
        <w:t>Piñón-Gimate</w:t>
      </w:r>
      <w:proofErr w:type="spellEnd"/>
      <w:r w:rsidR="00094852" w:rsidRPr="007418CF">
        <w:rPr>
          <w:rFonts w:ascii="Times New Roman" w:hAnsi="Times New Roman" w:cs="Times New Roman"/>
          <w:sz w:val="24"/>
          <w:szCs w:val="24"/>
        </w:rPr>
        <w:t xml:space="preserv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74449A6A"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Periphyton fatty acid profiles from sites with higher sewage pollution had higher levels 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relative to 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fatty acids.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 xml:space="preserve">(Iverson et al. 2004; </w:t>
      </w:r>
      <w:proofErr w:type="spellStart"/>
      <w:r w:rsidR="00034CE9" w:rsidRPr="007418CF">
        <w:rPr>
          <w:rFonts w:ascii="Times New Roman" w:hAnsi="Times New Roman" w:cs="Times New Roman"/>
          <w:sz w:val="24"/>
        </w:rPr>
        <w:t>Osipova</w:t>
      </w:r>
      <w:proofErr w:type="spellEnd"/>
      <w:r w:rsidR="00034CE9" w:rsidRPr="007418CF">
        <w:rPr>
          <w:rFonts w:ascii="Times New Roman" w:hAnsi="Times New Roman" w:cs="Times New Roman"/>
          <w:sz w:val="24"/>
        </w:rPr>
        <w:t xml:space="preserve"> et al. 2009; Taipale et al. 2013; Galloway and Winder 2015; </w:t>
      </w:r>
      <w:proofErr w:type="spellStart"/>
      <w:r w:rsidR="00034CE9" w:rsidRPr="007418CF">
        <w:rPr>
          <w:rFonts w:ascii="Times New Roman" w:hAnsi="Times New Roman" w:cs="Times New Roman"/>
          <w:sz w:val="24"/>
        </w:rPr>
        <w:t>Shishlyannikov</w:t>
      </w:r>
      <w:proofErr w:type="spellEnd"/>
      <w:r w:rsidR="00034CE9" w:rsidRPr="007418CF">
        <w:rPr>
          <w:rFonts w:ascii="Times New Roman" w:hAnsi="Times New Roman" w:cs="Times New Roman"/>
          <w:sz w:val="24"/>
        </w:rPr>
        <w:t xml:space="preserve">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4BC10293"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w:t>
      </w:r>
      <w:r w:rsidRPr="007418CF">
        <w:rPr>
          <w:rFonts w:ascii="Times New Roman" w:eastAsia="Times New Roman" w:hAnsi="Times New Roman" w:cs="Times New Roman"/>
          <w:sz w:val="24"/>
          <w:szCs w:val="24"/>
        </w:rPr>
        <w:lastRenderedPageBreak/>
        <w:t xml:space="preserve">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t>
      </w:r>
      <w:proofErr w:type="spellStart"/>
      <w:r w:rsidRPr="007418CF">
        <w:rPr>
          <w:rFonts w:ascii="Times New Roman" w:hAnsi="Times New Roman" w:cs="Times New Roman"/>
          <w:sz w:val="24"/>
        </w:rPr>
        <w:t>Osipova</w:t>
      </w:r>
      <w:proofErr w:type="spellEnd"/>
      <w:r w:rsidRPr="007418CF">
        <w:rPr>
          <w:rFonts w:ascii="Times New Roman" w:hAnsi="Times New Roman" w:cs="Times New Roman"/>
          <w:sz w:val="24"/>
        </w:rPr>
        <w:t xml:space="preserve"> et al. 200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0C6D229E"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xml:space="preserve">, </w:t>
      </w:r>
      <w:proofErr w:type="spellStart"/>
      <w:r w:rsidR="00E82AB8" w:rsidRPr="007418CF">
        <w:rPr>
          <w:rFonts w:ascii="Times New Roman" w:hAnsi="Times New Roman" w:cs="Times New Roman"/>
          <w:sz w:val="24"/>
        </w:rPr>
        <w:t>Timoshkin</w:t>
      </w:r>
      <w:proofErr w:type="spellEnd"/>
      <w:r w:rsidR="00E82AB8" w:rsidRPr="007418CF">
        <w:rPr>
          <w:rFonts w:ascii="Times New Roman" w:hAnsi="Times New Roman" w:cs="Times New Roman"/>
          <w:sz w:val="24"/>
        </w:rPr>
        <w:t xml:space="preserve">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lastRenderedPageBreak/>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w:t>
      </w:r>
      <w:proofErr w:type="spellStart"/>
      <w:r w:rsidR="00ED6B1A" w:rsidRPr="007418CF">
        <w:rPr>
          <w:rFonts w:ascii="Times New Roman" w:hAnsi="Times New Roman" w:cs="Times New Roman"/>
          <w:sz w:val="24"/>
        </w:rPr>
        <w:t>Takhteev</w:t>
      </w:r>
      <w:proofErr w:type="spellEnd"/>
      <w:r w:rsidR="00ED6B1A" w:rsidRPr="007418CF">
        <w:rPr>
          <w:rFonts w:ascii="Times New Roman" w:hAnsi="Times New Roman" w:cs="Times New Roman"/>
          <w:sz w:val="24"/>
        </w:rPr>
        <w:t xml:space="preserve"> and </w:t>
      </w:r>
      <w:proofErr w:type="spellStart"/>
      <w:r w:rsidR="00ED6B1A" w:rsidRPr="007418CF">
        <w:rPr>
          <w:rFonts w:ascii="Times New Roman" w:hAnsi="Times New Roman" w:cs="Times New Roman"/>
          <w:sz w:val="24"/>
        </w:rPr>
        <w:t>Didorenko</w:t>
      </w:r>
      <w:proofErr w:type="spellEnd"/>
      <w:r w:rsidR="00ED6B1A" w:rsidRPr="007418CF">
        <w:rPr>
          <w:rFonts w:ascii="Times New Roman" w:hAnsi="Times New Roman" w:cs="Times New Roman"/>
          <w:sz w:val="24"/>
        </w:rPr>
        <w:t xml:space="preserve">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 xml:space="preserve">McIntyre and </w:t>
      </w:r>
      <w:proofErr w:type="spellStart"/>
      <w:r w:rsidR="000F2398" w:rsidRPr="007418CF">
        <w:rPr>
          <w:rFonts w:ascii="Times New Roman" w:hAnsi="Times New Roman" w:cs="Times New Roman"/>
          <w:sz w:val="24"/>
          <w:highlight w:val="white"/>
        </w:rPr>
        <w:t>Flecker</w:t>
      </w:r>
      <w:proofErr w:type="spellEnd"/>
      <w:r w:rsidR="000F2398" w:rsidRPr="007418CF">
        <w:rPr>
          <w:rFonts w:ascii="Times New Roman" w:hAnsi="Times New Roman" w:cs="Times New Roman"/>
          <w:sz w:val="24"/>
          <w:highlight w:val="white"/>
        </w:rPr>
        <w:t xml:space="preserve">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3131E908"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514479"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lastRenderedPageBreak/>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 xml:space="preserve">(e.g., </w:t>
      </w:r>
      <w:proofErr w:type="spellStart"/>
      <w:r w:rsidR="00B025E9" w:rsidRPr="007418CF">
        <w:rPr>
          <w:rFonts w:ascii="Times New Roman" w:hAnsi="Times New Roman" w:cs="Times New Roman"/>
          <w:sz w:val="24"/>
        </w:rPr>
        <w:t>Desvilettes</w:t>
      </w:r>
      <w:proofErr w:type="spellEnd"/>
      <w:r w:rsidR="00B025E9" w:rsidRPr="007418CF">
        <w:rPr>
          <w:rFonts w:ascii="Times New Roman" w:hAnsi="Times New Roman" w:cs="Times New Roman"/>
          <w:sz w:val="24"/>
        </w:rPr>
        <w:t xml:space="preserve">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 xml:space="preserve">(Klein </w:t>
      </w:r>
      <w:proofErr w:type="spellStart"/>
      <w:r w:rsidR="00E97A2F" w:rsidRPr="007418CF">
        <w:rPr>
          <w:rFonts w:ascii="Times New Roman" w:hAnsi="Times New Roman" w:cs="Times New Roman"/>
          <w:sz w:val="24"/>
        </w:rPr>
        <w:t>Breteler</w:t>
      </w:r>
      <w:proofErr w:type="spellEnd"/>
      <w:r w:rsidR="00E97A2F" w:rsidRPr="007418CF">
        <w:rPr>
          <w:rFonts w:ascii="Times New Roman" w:hAnsi="Times New Roman" w:cs="Times New Roman"/>
          <w:sz w:val="24"/>
        </w:rPr>
        <w:t xml:space="preserve"> et al. 1999; </w:t>
      </w:r>
      <w:proofErr w:type="spellStart"/>
      <w:r w:rsidR="00E97A2F" w:rsidRPr="007418CF">
        <w:rPr>
          <w:rFonts w:ascii="Times New Roman" w:hAnsi="Times New Roman" w:cs="Times New Roman"/>
          <w:sz w:val="24"/>
        </w:rPr>
        <w:t>Veloza</w:t>
      </w:r>
      <w:proofErr w:type="spellEnd"/>
      <w:r w:rsidR="00E97A2F" w:rsidRPr="007418CF">
        <w:rPr>
          <w:rFonts w:ascii="Times New Roman" w:hAnsi="Times New Roman" w:cs="Times New Roman"/>
          <w:sz w:val="24"/>
        </w:rPr>
        <w:t xml:space="preserve"> et al. 2006; </w:t>
      </w:r>
      <w:proofErr w:type="spellStart"/>
      <w:r w:rsidR="00E97A2F" w:rsidRPr="007418CF">
        <w:rPr>
          <w:rFonts w:ascii="Times New Roman" w:hAnsi="Times New Roman" w:cs="Times New Roman"/>
          <w:sz w:val="24"/>
        </w:rPr>
        <w:t>Hiltunen</w:t>
      </w:r>
      <w:proofErr w:type="spellEnd"/>
      <w:r w:rsidR="00E97A2F" w:rsidRPr="007418CF">
        <w:rPr>
          <w:rFonts w:ascii="Times New Roman" w:hAnsi="Times New Roman" w:cs="Times New Roman"/>
          <w:sz w:val="24"/>
        </w:rPr>
        <w:t xml:space="preserve">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7FE8AAE7"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selectively grazing on diatoms or </w:t>
      </w:r>
      <w:r w:rsidR="00C10024" w:rsidRPr="007418CF">
        <w:rPr>
          <w:rFonts w:ascii="Times New Roman" w:eastAsia="Times New Roman" w:hAnsi="Times New Roman" w:cs="Times New Roman"/>
          <w:sz w:val="24"/>
          <w:szCs w:val="24"/>
        </w:rPr>
        <w:t xml:space="preserve">(2)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 both 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59F30A40" w14:textId="77777777" w:rsidR="00BD35BE" w:rsidRDefault="00A92B32" w:rsidP="00BD35BE">
      <w:pPr>
        <w:pStyle w:val="Bibliography"/>
        <w:rPr>
          <w:ins w:id="200" w:author="Meyer, Michael Frederick" w:date="2021-04-05T15:45:00Z"/>
        </w:rPr>
        <w:pPrChange w:id="201" w:author="Meyer, Michael Frederick" w:date="2021-04-05T15:45:00Z">
          <w:pPr>
            <w:widowControl w:val="0"/>
            <w:autoSpaceDE w:val="0"/>
            <w:autoSpaceDN w:val="0"/>
            <w:adjustRightInd w:val="0"/>
            <w:spacing w:line="240" w:lineRule="auto"/>
          </w:pPr>
        </w:pPrChange>
      </w:pPr>
      <w:r w:rsidRPr="007418CF">
        <w:fldChar w:fldCharType="begin"/>
      </w:r>
      <w:r w:rsidR="00ED6B1A" w:rsidRPr="007418CF">
        <w:instrText xml:space="preserve"> ADDIN ZOTERO_BIBL {"uncited":[],"omitted":[],"custom":[]} CSL_BIBLIOGRAPHY </w:instrText>
      </w:r>
      <w:r w:rsidRPr="007418CF">
        <w:fldChar w:fldCharType="separate"/>
      </w:r>
      <w:ins w:id="202" w:author="Meyer, Michael Frederick" w:date="2021-04-05T15:45:00Z">
        <w:r w:rsidR="00BD35BE">
          <w:t xml:space="preserve">Anderson, M. J. 2001. A new method for non-parametric multivariate analysis of variance. Austral Ecology </w:t>
        </w:r>
        <w:r w:rsidR="00BD35BE">
          <w:rPr>
            <w:b/>
            <w:bCs/>
          </w:rPr>
          <w:t>26</w:t>
        </w:r>
        <w:r w:rsidR="00BD35BE">
          <w:t>: 32–46. doi:10.1111/j.1442-9993.</w:t>
        </w:r>
        <w:proofErr w:type="gramStart"/>
        <w:r w:rsidR="00BD35BE">
          <w:t>2001.01070.pp</w:t>
        </w:r>
        <w:proofErr w:type="gramEnd"/>
        <w:r w:rsidR="00BD35BE">
          <w:t>.x</w:t>
        </w:r>
      </w:ins>
    </w:p>
    <w:p w14:paraId="5BDD1AA8" w14:textId="77777777" w:rsidR="00BD35BE" w:rsidRDefault="00BD35BE" w:rsidP="00BD35BE">
      <w:pPr>
        <w:pStyle w:val="Bibliography"/>
        <w:rPr>
          <w:ins w:id="203" w:author="Meyer, Michael Frederick" w:date="2021-04-05T15:45:00Z"/>
        </w:rPr>
        <w:pPrChange w:id="204" w:author="Meyer, Michael Frederick" w:date="2021-04-05T15:45:00Z">
          <w:pPr>
            <w:widowControl w:val="0"/>
            <w:autoSpaceDE w:val="0"/>
            <w:autoSpaceDN w:val="0"/>
            <w:adjustRightInd w:val="0"/>
            <w:spacing w:line="240" w:lineRule="auto"/>
          </w:pPr>
        </w:pPrChange>
      </w:pPr>
      <w:ins w:id="205" w:author="Meyer, Michael Frederick" w:date="2021-04-05T15:45:00Z">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ins>
    </w:p>
    <w:p w14:paraId="4C547DF7" w14:textId="77777777" w:rsidR="00BD35BE" w:rsidRDefault="00BD35BE" w:rsidP="00BD35BE">
      <w:pPr>
        <w:pStyle w:val="Bibliography"/>
        <w:rPr>
          <w:ins w:id="206" w:author="Meyer, Michael Frederick" w:date="2021-04-05T15:45:00Z"/>
        </w:rPr>
        <w:pPrChange w:id="207" w:author="Meyer, Michael Frederick" w:date="2021-04-05T15:45:00Z">
          <w:pPr>
            <w:widowControl w:val="0"/>
            <w:autoSpaceDE w:val="0"/>
            <w:autoSpaceDN w:val="0"/>
            <w:adjustRightInd w:val="0"/>
            <w:spacing w:line="240" w:lineRule="auto"/>
          </w:pPr>
        </w:pPrChange>
      </w:pPr>
      <w:ins w:id="208" w:author="Meyer, Michael Frederick" w:date="2021-04-05T15:45:00Z">
        <w:r>
          <w:t xml:space="preserve">Anisimov, O., and S. </w:t>
        </w:r>
        <w:proofErr w:type="spellStart"/>
        <w:r>
          <w:t>Reneva</w:t>
        </w:r>
        <w:proofErr w:type="spellEnd"/>
        <w:r>
          <w:t xml:space="preserve">. 2006. Permafrost and Changing Climate: The Russian Perspective. </w:t>
        </w:r>
        <w:proofErr w:type="spellStart"/>
        <w:r>
          <w:t>Ambio</w:t>
        </w:r>
        <w:proofErr w:type="spellEnd"/>
        <w:r>
          <w:t xml:space="preserve"> </w:t>
        </w:r>
        <w:r>
          <w:rPr>
            <w:b/>
            <w:bCs/>
          </w:rPr>
          <w:t>35</w:t>
        </w:r>
        <w:r>
          <w:t>: 169–175.</w:t>
        </w:r>
      </w:ins>
    </w:p>
    <w:p w14:paraId="60714BE3" w14:textId="77777777" w:rsidR="00BD35BE" w:rsidRDefault="00BD35BE" w:rsidP="00BD35BE">
      <w:pPr>
        <w:pStyle w:val="Bibliography"/>
        <w:rPr>
          <w:ins w:id="209" w:author="Meyer, Michael Frederick" w:date="2021-04-05T15:45:00Z"/>
        </w:rPr>
        <w:pPrChange w:id="210" w:author="Meyer, Michael Frederick" w:date="2021-04-05T15:45:00Z">
          <w:pPr>
            <w:widowControl w:val="0"/>
            <w:autoSpaceDE w:val="0"/>
            <w:autoSpaceDN w:val="0"/>
            <w:adjustRightInd w:val="0"/>
            <w:spacing w:line="240" w:lineRule="auto"/>
          </w:pPr>
        </w:pPrChange>
      </w:pPr>
      <w:ins w:id="211" w:author="Meyer, Michael Frederick" w:date="2021-04-05T15:45:00Z">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ins>
    </w:p>
    <w:p w14:paraId="75793787" w14:textId="77777777" w:rsidR="00BD35BE" w:rsidRDefault="00BD35BE" w:rsidP="00BD35BE">
      <w:pPr>
        <w:pStyle w:val="Bibliography"/>
        <w:rPr>
          <w:ins w:id="212" w:author="Meyer, Michael Frederick" w:date="2021-04-05T15:45:00Z"/>
        </w:rPr>
        <w:pPrChange w:id="213" w:author="Meyer, Michael Frederick" w:date="2021-04-05T15:45:00Z">
          <w:pPr>
            <w:widowControl w:val="0"/>
            <w:autoSpaceDE w:val="0"/>
            <w:autoSpaceDN w:val="0"/>
            <w:adjustRightInd w:val="0"/>
            <w:spacing w:line="240" w:lineRule="auto"/>
          </w:pPr>
        </w:pPrChange>
      </w:pPr>
      <w:proofErr w:type="spellStart"/>
      <w:ins w:id="214" w:author="Meyer, Michael Frederick" w:date="2021-04-05T15:45:00Z">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ins>
    </w:p>
    <w:p w14:paraId="46541DBE" w14:textId="77777777" w:rsidR="00BD35BE" w:rsidRDefault="00BD35BE" w:rsidP="00BD35BE">
      <w:pPr>
        <w:pStyle w:val="Bibliography"/>
        <w:rPr>
          <w:ins w:id="215" w:author="Meyer, Michael Frederick" w:date="2021-04-05T15:45:00Z"/>
        </w:rPr>
        <w:pPrChange w:id="216" w:author="Meyer, Michael Frederick" w:date="2021-04-05T15:45:00Z">
          <w:pPr>
            <w:widowControl w:val="0"/>
            <w:autoSpaceDE w:val="0"/>
            <w:autoSpaceDN w:val="0"/>
            <w:adjustRightInd w:val="0"/>
            <w:spacing w:line="240" w:lineRule="auto"/>
          </w:pPr>
        </w:pPrChange>
      </w:pPr>
      <w:ins w:id="217" w:author="Meyer, Michael Frederick" w:date="2021-04-05T15:45:00Z">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ins>
    </w:p>
    <w:p w14:paraId="2405EADA" w14:textId="77777777" w:rsidR="00BD35BE" w:rsidRDefault="00BD35BE" w:rsidP="00BD35BE">
      <w:pPr>
        <w:pStyle w:val="Bibliography"/>
        <w:rPr>
          <w:ins w:id="218" w:author="Meyer, Michael Frederick" w:date="2021-04-05T15:45:00Z"/>
        </w:rPr>
        <w:pPrChange w:id="219" w:author="Meyer, Michael Frederick" w:date="2021-04-05T15:45:00Z">
          <w:pPr>
            <w:widowControl w:val="0"/>
            <w:autoSpaceDE w:val="0"/>
            <w:autoSpaceDN w:val="0"/>
            <w:adjustRightInd w:val="0"/>
            <w:spacing w:line="240" w:lineRule="auto"/>
          </w:pPr>
        </w:pPrChange>
      </w:pPr>
      <w:ins w:id="220" w:author="Meyer, Michael Frederick" w:date="2021-04-05T15:45:00Z">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ins>
    </w:p>
    <w:p w14:paraId="120F6518" w14:textId="77777777" w:rsidR="00BD35BE" w:rsidRDefault="00BD35BE" w:rsidP="00BD35BE">
      <w:pPr>
        <w:pStyle w:val="Bibliography"/>
        <w:rPr>
          <w:ins w:id="221" w:author="Meyer, Michael Frederick" w:date="2021-04-05T15:45:00Z"/>
        </w:rPr>
        <w:pPrChange w:id="222" w:author="Meyer, Michael Frederick" w:date="2021-04-05T15:45:00Z">
          <w:pPr>
            <w:widowControl w:val="0"/>
            <w:autoSpaceDE w:val="0"/>
            <w:autoSpaceDN w:val="0"/>
            <w:adjustRightInd w:val="0"/>
            <w:spacing w:line="240" w:lineRule="auto"/>
          </w:pPr>
        </w:pPrChange>
      </w:pPr>
      <w:proofErr w:type="spellStart"/>
      <w:ins w:id="223" w:author="Meyer, Michael Frederick" w:date="2021-04-05T15:45:00Z">
        <w:r>
          <w:t>Brodin</w:t>
        </w:r>
        <w:proofErr w:type="spellEnd"/>
        <w:r>
          <w:t xml:space="preserve">, T., J. Fick, M. Jonsson, and J. </w:t>
        </w:r>
        <w:proofErr w:type="spellStart"/>
        <w:r>
          <w:t>Klaminder</w:t>
        </w:r>
        <w:proofErr w:type="spellEnd"/>
        <w:r>
          <w:t xml:space="preserve">. 2013. Dilute Concentrations of a Psychiatric Drug Alter Behavior of Fish from Natural Populations. Science </w:t>
        </w:r>
        <w:r>
          <w:rPr>
            <w:b/>
            <w:bCs/>
          </w:rPr>
          <w:t>339</w:t>
        </w:r>
        <w:r>
          <w:t>: 814–815. doi:10.1126/science.1226850</w:t>
        </w:r>
      </w:ins>
    </w:p>
    <w:p w14:paraId="73A61086" w14:textId="77777777" w:rsidR="00BD35BE" w:rsidRDefault="00BD35BE" w:rsidP="00BD35BE">
      <w:pPr>
        <w:pStyle w:val="Bibliography"/>
        <w:rPr>
          <w:ins w:id="224" w:author="Meyer, Michael Frederick" w:date="2021-04-05T15:45:00Z"/>
        </w:rPr>
        <w:pPrChange w:id="225" w:author="Meyer, Michael Frederick" w:date="2021-04-05T15:45:00Z">
          <w:pPr>
            <w:widowControl w:val="0"/>
            <w:autoSpaceDE w:val="0"/>
            <w:autoSpaceDN w:val="0"/>
            <w:adjustRightInd w:val="0"/>
            <w:spacing w:line="240" w:lineRule="auto"/>
          </w:pPr>
        </w:pPrChange>
      </w:pPr>
      <w:ins w:id="226" w:author="Meyer, Michael Frederick" w:date="2021-04-05T15:45:00Z">
        <w:r>
          <w:lastRenderedPageBreak/>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ins>
    </w:p>
    <w:p w14:paraId="44D4D778" w14:textId="77777777" w:rsidR="00BD35BE" w:rsidRDefault="00BD35BE" w:rsidP="00BD35BE">
      <w:pPr>
        <w:pStyle w:val="Bibliography"/>
        <w:rPr>
          <w:ins w:id="227" w:author="Meyer, Michael Frederick" w:date="2021-04-05T15:45:00Z"/>
        </w:rPr>
        <w:pPrChange w:id="228" w:author="Meyer, Michael Frederick" w:date="2021-04-05T15:45:00Z">
          <w:pPr>
            <w:widowControl w:val="0"/>
            <w:autoSpaceDE w:val="0"/>
            <w:autoSpaceDN w:val="0"/>
            <w:adjustRightInd w:val="0"/>
            <w:spacing w:line="240" w:lineRule="auto"/>
          </w:pPr>
        </w:pPrChange>
      </w:pPr>
      <w:ins w:id="229" w:author="Meyer, Michael Frederick" w:date="2021-04-05T15:45:00Z">
        <w:r>
          <w:t xml:space="preserve">Carpenter, S. R., D. Ludwig, and W. A. Brock. 1999. Management of Eutrophication for Lakes Subject to Potentially Irreversible Change. Ecological Applications </w:t>
        </w:r>
        <w:r>
          <w:rPr>
            <w:b/>
            <w:bCs/>
          </w:rPr>
          <w:t>9</w:t>
        </w:r>
        <w:r>
          <w:t>: 751–771. doi:10.2307/2641327</w:t>
        </w:r>
      </w:ins>
    </w:p>
    <w:p w14:paraId="345AFAEC" w14:textId="77777777" w:rsidR="00BD35BE" w:rsidRDefault="00BD35BE" w:rsidP="00BD35BE">
      <w:pPr>
        <w:pStyle w:val="Bibliography"/>
        <w:rPr>
          <w:ins w:id="230" w:author="Meyer, Michael Frederick" w:date="2021-04-05T15:45:00Z"/>
        </w:rPr>
        <w:pPrChange w:id="231" w:author="Meyer, Michael Frederick" w:date="2021-04-05T15:45:00Z">
          <w:pPr>
            <w:widowControl w:val="0"/>
            <w:autoSpaceDE w:val="0"/>
            <w:autoSpaceDN w:val="0"/>
            <w:adjustRightInd w:val="0"/>
            <w:spacing w:line="240" w:lineRule="auto"/>
          </w:pPr>
        </w:pPrChange>
      </w:pPr>
      <w:ins w:id="232" w:author="Meyer, Michael Frederick" w:date="2021-04-05T15:45:00Z">
        <w:r>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ins>
    </w:p>
    <w:p w14:paraId="215911E5" w14:textId="77777777" w:rsidR="00BD35BE" w:rsidRDefault="00BD35BE" w:rsidP="00BD35BE">
      <w:pPr>
        <w:pStyle w:val="Bibliography"/>
        <w:rPr>
          <w:ins w:id="233" w:author="Meyer, Michael Frederick" w:date="2021-04-05T15:45:00Z"/>
        </w:rPr>
        <w:pPrChange w:id="234" w:author="Meyer, Michael Frederick" w:date="2021-04-05T15:45:00Z">
          <w:pPr>
            <w:widowControl w:val="0"/>
            <w:autoSpaceDE w:val="0"/>
            <w:autoSpaceDN w:val="0"/>
            <w:adjustRightInd w:val="0"/>
            <w:spacing w:line="240" w:lineRule="auto"/>
          </w:pPr>
        </w:pPrChange>
      </w:pPr>
      <w:ins w:id="235" w:author="Meyer, Michael Frederick" w:date="2021-04-05T15:45:00Z">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ins>
    </w:p>
    <w:p w14:paraId="71102FB7" w14:textId="77777777" w:rsidR="00BD35BE" w:rsidRDefault="00BD35BE" w:rsidP="00BD35BE">
      <w:pPr>
        <w:pStyle w:val="Bibliography"/>
        <w:rPr>
          <w:ins w:id="236" w:author="Meyer, Michael Frederick" w:date="2021-04-05T15:45:00Z"/>
        </w:rPr>
        <w:pPrChange w:id="237" w:author="Meyer, Michael Frederick" w:date="2021-04-05T15:45:00Z">
          <w:pPr>
            <w:widowControl w:val="0"/>
            <w:autoSpaceDE w:val="0"/>
            <w:autoSpaceDN w:val="0"/>
            <w:adjustRightInd w:val="0"/>
            <w:spacing w:line="240" w:lineRule="auto"/>
          </w:pPr>
        </w:pPrChange>
      </w:pPr>
      <w:ins w:id="238" w:author="Meyer, Michael Frederick" w:date="2021-04-05T15:45:00Z">
        <w:r>
          <w:t xml:space="preserve">Clarke, K. R. 1993. Non-parametric multivariate analyses of changes in community structure. Australian Journal of Ecology </w:t>
        </w:r>
        <w:r>
          <w:rPr>
            <w:b/>
            <w:bCs/>
          </w:rPr>
          <w:t>18</w:t>
        </w:r>
        <w:r>
          <w:t xml:space="preserve">: 117–143. </w:t>
        </w:r>
        <w:proofErr w:type="spellStart"/>
        <w:proofErr w:type="gramStart"/>
        <w:r>
          <w:t>doi:https</w:t>
        </w:r>
        <w:proofErr w:type="spellEnd"/>
        <w:r>
          <w:t>://doi.org/10.1111/j.1442-9993.1993.tb00438.x</w:t>
        </w:r>
        <w:proofErr w:type="gramEnd"/>
      </w:ins>
    </w:p>
    <w:p w14:paraId="15038229" w14:textId="77777777" w:rsidR="00BD35BE" w:rsidRDefault="00BD35BE" w:rsidP="00BD35BE">
      <w:pPr>
        <w:pStyle w:val="Bibliography"/>
        <w:rPr>
          <w:ins w:id="239" w:author="Meyer, Michael Frederick" w:date="2021-04-05T15:45:00Z"/>
        </w:rPr>
        <w:pPrChange w:id="240" w:author="Meyer, Michael Frederick" w:date="2021-04-05T15:45:00Z">
          <w:pPr>
            <w:widowControl w:val="0"/>
            <w:autoSpaceDE w:val="0"/>
            <w:autoSpaceDN w:val="0"/>
            <w:adjustRightInd w:val="0"/>
            <w:spacing w:line="240" w:lineRule="auto"/>
          </w:pPr>
        </w:pPrChange>
      </w:pPr>
      <w:ins w:id="241" w:author="Meyer, Michael Frederick" w:date="2021-04-05T15:45:00Z">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ins>
    </w:p>
    <w:p w14:paraId="42A509FA" w14:textId="77777777" w:rsidR="00BD35BE" w:rsidRDefault="00BD35BE" w:rsidP="00BD35BE">
      <w:pPr>
        <w:pStyle w:val="Bibliography"/>
        <w:rPr>
          <w:ins w:id="242" w:author="Meyer, Michael Frederick" w:date="2021-04-05T15:45:00Z"/>
        </w:rPr>
        <w:pPrChange w:id="243" w:author="Meyer, Michael Frederick" w:date="2021-04-05T15:45:00Z">
          <w:pPr>
            <w:widowControl w:val="0"/>
            <w:autoSpaceDE w:val="0"/>
            <w:autoSpaceDN w:val="0"/>
            <w:adjustRightInd w:val="0"/>
            <w:spacing w:line="240" w:lineRule="auto"/>
          </w:pPr>
        </w:pPrChange>
      </w:pPr>
      <w:ins w:id="244" w:author="Meyer, Michael Frederick" w:date="2021-04-05T15:45:00Z">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ins>
    </w:p>
    <w:p w14:paraId="507CA6AB" w14:textId="77777777" w:rsidR="00BD35BE" w:rsidRDefault="00BD35BE" w:rsidP="00BD35BE">
      <w:pPr>
        <w:pStyle w:val="Bibliography"/>
        <w:rPr>
          <w:ins w:id="245" w:author="Meyer, Michael Frederick" w:date="2021-04-05T15:45:00Z"/>
        </w:rPr>
        <w:pPrChange w:id="246" w:author="Meyer, Michael Frederick" w:date="2021-04-05T15:45:00Z">
          <w:pPr>
            <w:widowControl w:val="0"/>
            <w:autoSpaceDE w:val="0"/>
            <w:autoSpaceDN w:val="0"/>
            <w:adjustRightInd w:val="0"/>
            <w:spacing w:line="240" w:lineRule="auto"/>
          </w:pPr>
        </w:pPrChange>
      </w:pPr>
      <w:proofErr w:type="spellStart"/>
      <w:ins w:id="247" w:author="Meyer, Michael Frederick" w:date="2021-04-05T15:45:00Z">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ins>
    </w:p>
    <w:p w14:paraId="5912C8B5" w14:textId="77777777" w:rsidR="00BD35BE" w:rsidRDefault="00BD35BE" w:rsidP="00BD35BE">
      <w:pPr>
        <w:pStyle w:val="Bibliography"/>
        <w:rPr>
          <w:ins w:id="248" w:author="Meyer, Michael Frederick" w:date="2021-04-05T15:45:00Z"/>
        </w:rPr>
        <w:pPrChange w:id="249" w:author="Meyer, Michael Frederick" w:date="2021-04-05T15:45:00Z">
          <w:pPr>
            <w:widowControl w:val="0"/>
            <w:autoSpaceDE w:val="0"/>
            <w:autoSpaceDN w:val="0"/>
            <w:adjustRightInd w:val="0"/>
            <w:spacing w:line="240" w:lineRule="auto"/>
          </w:pPr>
        </w:pPrChange>
      </w:pPr>
      <w:proofErr w:type="spellStart"/>
      <w:ins w:id="250" w:author="Meyer, Michael Frederick" w:date="2021-04-05T15:45:00Z">
        <w:r>
          <w:lastRenderedPageBreak/>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ins>
    </w:p>
    <w:p w14:paraId="40AAB8BF" w14:textId="77777777" w:rsidR="00BD35BE" w:rsidRDefault="00BD35BE" w:rsidP="00BD35BE">
      <w:pPr>
        <w:pStyle w:val="Bibliography"/>
        <w:rPr>
          <w:ins w:id="251" w:author="Meyer, Michael Frederick" w:date="2021-04-05T15:45:00Z"/>
        </w:rPr>
        <w:pPrChange w:id="252" w:author="Meyer, Michael Frederick" w:date="2021-04-05T15:45:00Z">
          <w:pPr>
            <w:widowControl w:val="0"/>
            <w:autoSpaceDE w:val="0"/>
            <w:autoSpaceDN w:val="0"/>
            <w:adjustRightInd w:val="0"/>
            <w:spacing w:line="240" w:lineRule="auto"/>
          </w:pPr>
        </w:pPrChange>
      </w:pPr>
      <w:proofErr w:type="spellStart"/>
      <w:ins w:id="253" w:author="Meyer, Michael Frederick" w:date="2021-04-05T15:45:00Z">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ins>
    </w:p>
    <w:p w14:paraId="707E4DED" w14:textId="77777777" w:rsidR="00BD35BE" w:rsidRDefault="00BD35BE" w:rsidP="00BD35BE">
      <w:pPr>
        <w:pStyle w:val="Bibliography"/>
        <w:rPr>
          <w:ins w:id="254" w:author="Meyer, Michael Frederick" w:date="2021-04-05T15:45:00Z"/>
        </w:rPr>
        <w:pPrChange w:id="255" w:author="Meyer, Michael Frederick" w:date="2021-04-05T15:45:00Z">
          <w:pPr>
            <w:widowControl w:val="0"/>
            <w:autoSpaceDE w:val="0"/>
            <w:autoSpaceDN w:val="0"/>
            <w:adjustRightInd w:val="0"/>
            <w:spacing w:line="240" w:lineRule="auto"/>
          </w:pPr>
        </w:pPrChange>
      </w:pPr>
      <w:ins w:id="256" w:author="Meyer, Michael Frederick" w:date="2021-04-05T15:45:00Z">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ins>
    </w:p>
    <w:p w14:paraId="3880756F" w14:textId="77777777" w:rsidR="00BD35BE" w:rsidRDefault="00BD35BE" w:rsidP="00BD35BE">
      <w:pPr>
        <w:pStyle w:val="Bibliography"/>
        <w:rPr>
          <w:ins w:id="257" w:author="Meyer, Michael Frederick" w:date="2021-04-05T15:45:00Z"/>
        </w:rPr>
        <w:pPrChange w:id="258" w:author="Meyer, Michael Frederick" w:date="2021-04-05T15:45:00Z">
          <w:pPr>
            <w:widowControl w:val="0"/>
            <w:autoSpaceDE w:val="0"/>
            <w:autoSpaceDN w:val="0"/>
            <w:adjustRightInd w:val="0"/>
            <w:spacing w:line="240" w:lineRule="auto"/>
          </w:pPr>
        </w:pPrChange>
      </w:pPr>
      <w:proofErr w:type="spellStart"/>
      <w:ins w:id="259" w:author="Meyer, Michael Frederick" w:date="2021-04-05T15:45:00Z">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ins>
    </w:p>
    <w:p w14:paraId="3325F260" w14:textId="77777777" w:rsidR="00BD35BE" w:rsidRDefault="00BD35BE" w:rsidP="00BD35BE">
      <w:pPr>
        <w:pStyle w:val="Bibliography"/>
        <w:rPr>
          <w:ins w:id="260" w:author="Meyer, Michael Frederick" w:date="2021-04-05T15:45:00Z"/>
        </w:rPr>
        <w:pPrChange w:id="261" w:author="Meyer, Michael Frederick" w:date="2021-04-05T15:45:00Z">
          <w:pPr>
            <w:widowControl w:val="0"/>
            <w:autoSpaceDE w:val="0"/>
            <w:autoSpaceDN w:val="0"/>
            <w:adjustRightInd w:val="0"/>
            <w:spacing w:line="240" w:lineRule="auto"/>
          </w:pPr>
        </w:pPrChange>
      </w:pPr>
      <w:proofErr w:type="spellStart"/>
      <w:ins w:id="262" w:author="Meyer, Michael Frederick" w:date="2021-04-05T15:45:00Z">
        <w:r>
          <w:t>Dzieweczynski</w:t>
        </w:r>
        <w:proofErr w:type="spellEnd"/>
        <w:r>
          <w:t xml:space="preserve">, T. L., B. A. Campbell, and J. L. Kane. 2016. Dose-dependent fluoxetine effects on boldness in male Siamese fighting fish. Journal of Experimental Biology </w:t>
        </w:r>
        <w:r>
          <w:rPr>
            <w:b/>
            <w:bCs/>
          </w:rPr>
          <w:t>219</w:t>
        </w:r>
        <w:r>
          <w:t>: 797–804. doi:10.1242/jeb.132761</w:t>
        </w:r>
      </w:ins>
    </w:p>
    <w:p w14:paraId="51D0188D" w14:textId="77777777" w:rsidR="00BD35BE" w:rsidRDefault="00BD35BE" w:rsidP="00BD35BE">
      <w:pPr>
        <w:pStyle w:val="Bibliography"/>
        <w:rPr>
          <w:ins w:id="263" w:author="Meyer, Michael Frederick" w:date="2021-04-05T15:45:00Z"/>
        </w:rPr>
        <w:pPrChange w:id="264" w:author="Meyer, Michael Frederick" w:date="2021-04-05T15:45:00Z">
          <w:pPr>
            <w:widowControl w:val="0"/>
            <w:autoSpaceDE w:val="0"/>
            <w:autoSpaceDN w:val="0"/>
            <w:adjustRightInd w:val="0"/>
            <w:spacing w:line="240" w:lineRule="auto"/>
          </w:pPr>
        </w:pPrChange>
      </w:pPr>
      <w:proofErr w:type="spellStart"/>
      <w:ins w:id="265" w:author="Meyer, Michael Frederick" w:date="2021-04-05T15:45:00Z">
        <w:r>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ins>
    </w:p>
    <w:p w14:paraId="374AC499" w14:textId="77777777" w:rsidR="00BD35BE" w:rsidRDefault="00BD35BE" w:rsidP="00BD35BE">
      <w:pPr>
        <w:pStyle w:val="Bibliography"/>
        <w:rPr>
          <w:ins w:id="266" w:author="Meyer, Michael Frederick" w:date="2021-04-05T15:45:00Z"/>
        </w:rPr>
        <w:pPrChange w:id="267" w:author="Meyer, Michael Frederick" w:date="2021-04-05T15:45:00Z">
          <w:pPr>
            <w:widowControl w:val="0"/>
            <w:autoSpaceDE w:val="0"/>
            <w:autoSpaceDN w:val="0"/>
            <w:adjustRightInd w:val="0"/>
            <w:spacing w:line="240" w:lineRule="auto"/>
          </w:pPr>
        </w:pPrChange>
      </w:pPr>
      <w:ins w:id="268" w:author="Meyer, Michael Frederick" w:date="2021-04-05T15:45:00Z">
        <w:r>
          <w:t xml:space="preserve">Eriksen, M., S. Mason, S. Wilson, C. Box, A. Zellers, W. Edwards, H. Farley, and S. Amato. 2013. Microplastic pollution in the surface waters of the Laurentian Great Lakes. Marine Pollution Bulletin </w:t>
        </w:r>
        <w:r>
          <w:rPr>
            <w:b/>
            <w:bCs/>
          </w:rPr>
          <w:t>77</w:t>
        </w:r>
        <w:r>
          <w:t xml:space="preserve">: 177–182. </w:t>
        </w:r>
        <w:proofErr w:type="gramStart"/>
        <w:r>
          <w:t>doi:10.1016/j.marpolbul</w:t>
        </w:r>
        <w:proofErr w:type="gramEnd"/>
        <w:r>
          <w:t>.2013.10.007</w:t>
        </w:r>
      </w:ins>
    </w:p>
    <w:p w14:paraId="4A64E039" w14:textId="77777777" w:rsidR="00BD35BE" w:rsidRDefault="00BD35BE" w:rsidP="00BD35BE">
      <w:pPr>
        <w:pStyle w:val="Bibliography"/>
        <w:rPr>
          <w:ins w:id="269" w:author="Meyer, Michael Frederick" w:date="2021-04-05T15:45:00Z"/>
        </w:rPr>
        <w:pPrChange w:id="270" w:author="Meyer, Michael Frederick" w:date="2021-04-05T15:45:00Z">
          <w:pPr>
            <w:widowControl w:val="0"/>
            <w:autoSpaceDE w:val="0"/>
            <w:autoSpaceDN w:val="0"/>
            <w:adjustRightInd w:val="0"/>
            <w:spacing w:line="240" w:lineRule="auto"/>
          </w:pPr>
        </w:pPrChange>
      </w:pPr>
      <w:proofErr w:type="spellStart"/>
      <w:ins w:id="271" w:author="Meyer, Michael Frederick" w:date="2021-04-05T15:45:00Z">
        <w:r>
          <w:lastRenderedPageBreak/>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ins>
    </w:p>
    <w:p w14:paraId="1AFABEDB" w14:textId="77777777" w:rsidR="00BD35BE" w:rsidRDefault="00BD35BE" w:rsidP="00BD35BE">
      <w:pPr>
        <w:pStyle w:val="Bibliography"/>
        <w:rPr>
          <w:ins w:id="272" w:author="Meyer, Michael Frederick" w:date="2021-04-05T15:45:00Z"/>
        </w:rPr>
        <w:pPrChange w:id="273" w:author="Meyer, Michael Frederick" w:date="2021-04-05T15:45:00Z">
          <w:pPr>
            <w:widowControl w:val="0"/>
            <w:autoSpaceDE w:val="0"/>
            <w:autoSpaceDN w:val="0"/>
            <w:adjustRightInd w:val="0"/>
            <w:spacing w:line="240" w:lineRule="auto"/>
          </w:pPr>
        </w:pPrChange>
      </w:pPr>
      <w:ins w:id="274" w:author="Meyer, Michael Frederick" w:date="2021-04-05T15:45:00Z">
        <w:r>
          <w:t xml:space="preserve">Fellows, I., </w:t>
        </w:r>
        <w:proofErr w:type="gramStart"/>
        <w:r>
          <w:t>and  using</w:t>
        </w:r>
        <w:proofErr w:type="gramEnd"/>
        <w:r>
          <w:t xml:space="preserve"> the Jm. library by J. P. </w:t>
        </w:r>
        <w:proofErr w:type="spellStart"/>
        <w:r>
          <w:t>Stotz</w:t>
        </w:r>
        <w:proofErr w:type="spellEnd"/>
        <w:r>
          <w:t xml:space="preserve">. 2019. OpenStreetMap: Access to Open Street Map Raster </w:t>
        </w:r>
        <w:proofErr w:type="gramStart"/>
        <w:r>
          <w:t>Images,.</w:t>
        </w:r>
        <w:proofErr w:type="gramEnd"/>
      </w:ins>
    </w:p>
    <w:p w14:paraId="20788A5D" w14:textId="77777777" w:rsidR="00BD35BE" w:rsidRDefault="00BD35BE" w:rsidP="00BD35BE">
      <w:pPr>
        <w:pStyle w:val="Bibliography"/>
        <w:rPr>
          <w:ins w:id="275" w:author="Meyer, Michael Frederick" w:date="2021-04-05T15:45:00Z"/>
        </w:rPr>
        <w:pPrChange w:id="276" w:author="Meyer, Michael Frederick" w:date="2021-04-05T15:45:00Z">
          <w:pPr>
            <w:widowControl w:val="0"/>
            <w:autoSpaceDE w:val="0"/>
            <w:autoSpaceDN w:val="0"/>
            <w:adjustRightInd w:val="0"/>
            <w:spacing w:line="240" w:lineRule="auto"/>
          </w:pPr>
        </w:pPrChange>
      </w:pPr>
      <w:proofErr w:type="spellStart"/>
      <w:ins w:id="277" w:author="Meyer, Michael Frederick" w:date="2021-04-05T15:45:00Z">
        <w:r>
          <w:t>Firke</w:t>
        </w:r>
        <w:proofErr w:type="spellEnd"/>
        <w:r>
          <w:t xml:space="preserve">, S. 2020. janitor: Simple Tools for Examining and Cleaning Dirty </w:t>
        </w:r>
        <w:proofErr w:type="gramStart"/>
        <w:r>
          <w:t>Data,.</w:t>
        </w:r>
        <w:proofErr w:type="gramEnd"/>
      </w:ins>
    </w:p>
    <w:p w14:paraId="4B60CB1B" w14:textId="77777777" w:rsidR="00BD35BE" w:rsidRDefault="00BD35BE" w:rsidP="00BD35BE">
      <w:pPr>
        <w:pStyle w:val="Bibliography"/>
        <w:rPr>
          <w:ins w:id="278" w:author="Meyer, Michael Frederick" w:date="2021-04-05T15:45:00Z"/>
        </w:rPr>
        <w:pPrChange w:id="279" w:author="Meyer, Michael Frederick" w:date="2021-04-05T15:45:00Z">
          <w:pPr>
            <w:widowControl w:val="0"/>
            <w:autoSpaceDE w:val="0"/>
            <w:autoSpaceDN w:val="0"/>
            <w:adjustRightInd w:val="0"/>
            <w:spacing w:line="240" w:lineRule="auto"/>
          </w:pPr>
        </w:pPrChange>
      </w:pPr>
      <w:ins w:id="280" w:author="Meyer, Michael Frederick" w:date="2021-04-05T15:45:00Z">
        <w:r>
          <w:t xml:space="preserve">Fischer, E. K., L. </w:t>
        </w:r>
        <w:proofErr w:type="spellStart"/>
        <w:r>
          <w:t>Paglialonga</w:t>
        </w:r>
        <w:proofErr w:type="spellEnd"/>
        <w:r>
          <w:t xml:space="preserve">, E. Czech, and M. </w:t>
        </w:r>
        <w:proofErr w:type="spellStart"/>
        <w:r>
          <w:t>Tamminga</w:t>
        </w:r>
        <w:proofErr w:type="spellEnd"/>
        <w:r>
          <w:t xml:space="preserve">. 2016. Microplastic pollution in lakes and lake shoreline sediments – A case study on Lake </w:t>
        </w:r>
        <w:proofErr w:type="spellStart"/>
        <w:r>
          <w:t>Bolsena</w:t>
        </w:r>
        <w:proofErr w:type="spellEnd"/>
        <w:r>
          <w:t xml:space="preserve"> and Lake </w:t>
        </w:r>
        <w:proofErr w:type="spellStart"/>
        <w:r>
          <w:t>Chiusi</w:t>
        </w:r>
        <w:proofErr w:type="spellEnd"/>
        <w:r>
          <w:t xml:space="preserve"> (central Italy). Environmental Pollution </w:t>
        </w:r>
        <w:r>
          <w:rPr>
            <w:b/>
            <w:bCs/>
          </w:rPr>
          <w:t>213</w:t>
        </w:r>
        <w:r>
          <w:t xml:space="preserve">: 648–657. </w:t>
        </w:r>
        <w:proofErr w:type="gramStart"/>
        <w:r>
          <w:t>doi:10.1016/j.envpol</w:t>
        </w:r>
        <w:proofErr w:type="gramEnd"/>
        <w:r>
          <w:t>.2016.03.012</w:t>
        </w:r>
      </w:ins>
    </w:p>
    <w:p w14:paraId="5B5CA2EC" w14:textId="77777777" w:rsidR="00BD35BE" w:rsidRDefault="00BD35BE" w:rsidP="00BD35BE">
      <w:pPr>
        <w:pStyle w:val="Bibliography"/>
        <w:rPr>
          <w:ins w:id="281" w:author="Meyer, Michael Frederick" w:date="2021-04-05T15:45:00Z"/>
        </w:rPr>
        <w:pPrChange w:id="282" w:author="Meyer, Michael Frederick" w:date="2021-04-05T15:45:00Z">
          <w:pPr>
            <w:widowControl w:val="0"/>
            <w:autoSpaceDE w:val="0"/>
            <w:autoSpaceDN w:val="0"/>
            <w:adjustRightInd w:val="0"/>
            <w:spacing w:line="240" w:lineRule="auto"/>
          </w:pPr>
        </w:pPrChange>
      </w:pPr>
      <w:proofErr w:type="spellStart"/>
      <w:ins w:id="283" w:author="Meyer, Michael Frederick" w:date="2021-04-05T15:45:00Z">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ins>
    </w:p>
    <w:p w14:paraId="0BE328F4" w14:textId="77777777" w:rsidR="00BD35BE" w:rsidRDefault="00BD35BE" w:rsidP="00BD35BE">
      <w:pPr>
        <w:pStyle w:val="Bibliography"/>
        <w:rPr>
          <w:ins w:id="284" w:author="Meyer, Michael Frederick" w:date="2021-04-05T15:45:00Z"/>
        </w:rPr>
        <w:pPrChange w:id="285" w:author="Meyer, Michael Frederick" w:date="2021-04-05T15:45:00Z">
          <w:pPr>
            <w:widowControl w:val="0"/>
            <w:autoSpaceDE w:val="0"/>
            <w:autoSpaceDN w:val="0"/>
            <w:adjustRightInd w:val="0"/>
            <w:spacing w:line="240" w:lineRule="auto"/>
          </w:pPr>
        </w:pPrChange>
      </w:pPr>
      <w:ins w:id="286" w:author="Meyer, Michael Frederick" w:date="2021-04-05T15:45:00Z">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ins>
    </w:p>
    <w:p w14:paraId="24A6DDBA" w14:textId="77777777" w:rsidR="00BD35BE" w:rsidRDefault="00BD35BE" w:rsidP="00BD35BE">
      <w:pPr>
        <w:pStyle w:val="Bibliography"/>
        <w:rPr>
          <w:ins w:id="287" w:author="Meyer, Michael Frederick" w:date="2021-04-05T15:45:00Z"/>
        </w:rPr>
        <w:pPrChange w:id="288" w:author="Meyer, Michael Frederick" w:date="2021-04-05T15:45:00Z">
          <w:pPr>
            <w:widowControl w:val="0"/>
            <w:autoSpaceDE w:val="0"/>
            <w:autoSpaceDN w:val="0"/>
            <w:adjustRightInd w:val="0"/>
            <w:spacing w:line="240" w:lineRule="auto"/>
          </w:pPr>
        </w:pPrChange>
      </w:pPr>
      <w:ins w:id="289" w:author="Meyer, Michael Frederick" w:date="2021-04-05T15:45:00Z">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ins>
    </w:p>
    <w:p w14:paraId="3094EE2E" w14:textId="77777777" w:rsidR="00BD35BE" w:rsidRDefault="00BD35BE" w:rsidP="00BD35BE">
      <w:pPr>
        <w:pStyle w:val="Bibliography"/>
        <w:rPr>
          <w:ins w:id="290" w:author="Meyer, Michael Frederick" w:date="2021-04-05T15:45:00Z"/>
        </w:rPr>
        <w:pPrChange w:id="291" w:author="Meyer, Michael Frederick" w:date="2021-04-05T15:45:00Z">
          <w:pPr>
            <w:widowControl w:val="0"/>
            <w:autoSpaceDE w:val="0"/>
            <w:autoSpaceDN w:val="0"/>
            <w:adjustRightInd w:val="0"/>
            <w:spacing w:line="240" w:lineRule="auto"/>
          </w:pPr>
        </w:pPrChange>
      </w:pPr>
      <w:ins w:id="292" w:author="Meyer, Michael Frederick" w:date="2021-04-05T15:45:00Z">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ins>
    </w:p>
    <w:p w14:paraId="5C822ABC" w14:textId="77777777" w:rsidR="00BD35BE" w:rsidRDefault="00BD35BE" w:rsidP="00BD35BE">
      <w:pPr>
        <w:pStyle w:val="Bibliography"/>
        <w:rPr>
          <w:ins w:id="293" w:author="Meyer, Michael Frederick" w:date="2021-04-05T15:45:00Z"/>
        </w:rPr>
        <w:pPrChange w:id="294" w:author="Meyer, Michael Frederick" w:date="2021-04-05T15:45:00Z">
          <w:pPr>
            <w:widowControl w:val="0"/>
            <w:autoSpaceDE w:val="0"/>
            <w:autoSpaceDN w:val="0"/>
            <w:adjustRightInd w:val="0"/>
            <w:spacing w:line="240" w:lineRule="auto"/>
          </w:pPr>
        </w:pPrChange>
      </w:pPr>
      <w:ins w:id="295" w:author="Meyer, Michael Frederick" w:date="2021-04-05T15:45:00Z">
        <w:r>
          <w:t xml:space="preserve">Garnier, S. 2018. </w:t>
        </w:r>
        <w:proofErr w:type="spellStart"/>
        <w:r>
          <w:t>viridis</w:t>
        </w:r>
        <w:proofErr w:type="spellEnd"/>
        <w:r>
          <w:t>: Default Color Maps from “</w:t>
        </w:r>
        <w:proofErr w:type="gramStart"/>
        <w:r>
          <w:t>matplotlib,.</w:t>
        </w:r>
        <w:proofErr w:type="gramEnd"/>
        <w:r>
          <w:t>”</w:t>
        </w:r>
      </w:ins>
    </w:p>
    <w:p w14:paraId="08AE47D7" w14:textId="77777777" w:rsidR="00BD35BE" w:rsidRDefault="00BD35BE" w:rsidP="00BD35BE">
      <w:pPr>
        <w:pStyle w:val="Bibliography"/>
        <w:rPr>
          <w:ins w:id="296" w:author="Meyer, Michael Frederick" w:date="2021-04-05T15:45:00Z"/>
        </w:rPr>
        <w:pPrChange w:id="297" w:author="Meyer, Michael Frederick" w:date="2021-04-05T15:45:00Z">
          <w:pPr>
            <w:widowControl w:val="0"/>
            <w:autoSpaceDE w:val="0"/>
            <w:autoSpaceDN w:val="0"/>
            <w:adjustRightInd w:val="0"/>
            <w:spacing w:line="240" w:lineRule="auto"/>
          </w:pPr>
        </w:pPrChange>
      </w:pPr>
      <w:ins w:id="298" w:author="Meyer, Michael Frederick" w:date="2021-04-05T15:45:00Z">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ins>
    </w:p>
    <w:p w14:paraId="2106B8E8" w14:textId="77777777" w:rsidR="00BD35BE" w:rsidRDefault="00BD35BE" w:rsidP="00BD35BE">
      <w:pPr>
        <w:pStyle w:val="Bibliography"/>
        <w:rPr>
          <w:ins w:id="299" w:author="Meyer, Michael Frederick" w:date="2021-04-05T15:45:00Z"/>
        </w:rPr>
        <w:pPrChange w:id="300" w:author="Meyer, Michael Frederick" w:date="2021-04-05T15:45:00Z">
          <w:pPr>
            <w:widowControl w:val="0"/>
            <w:autoSpaceDE w:val="0"/>
            <w:autoSpaceDN w:val="0"/>
            <w:adjustRightInd w:val="0"/>
            <w:spacing w:line="240" w:lineRule="auto"/>
          </w:pPr>
        </w:pPrChange>
      </w:pPr>
      <w:ins w:id="301" w:author="Meyer, Michael Frederick" w:date="2021-04-05T15:45:00Z">
        <w:r>
          <w:lastRenderedPageBreak/>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ins>
    </w:p>
    <w:p w14:paraId="19F05FCB" w14:textId="77777777" w:rsidR="00BD35BE" w:rsidRDefault="00BD35BE" w:rsidP="00BD35BE">
      <w:pPr>
        <w:pStyle w:val="Bibliography"/>
        <w:rPr>
          <w:ins w:id="302" w:author="Meyer, Michael Frederick" w:date="2021-04-05T15:45:00Z"/>
        </w:rPr>
        <w:pPrChange w:id="303" w:author="Meyer, Michael Frederick" w:date="2021-04-05T15:45:00Z">
          <w:pPr>
            <w:widowControl w:val="0"/>
            <w:autoSpaceDE w:val="0"/>
            <w:autoSpaceDN w:val="0"/>
            <w:adjustRightInd w:val="0"/>
            <w:spacing w:line="240" w:lineRule="auto"/>
          </w:pPr>
        </w:pPrChange>
      </w:pPr>
      <w:proofErr w:type="spellStart"/>
      <w:ins w:id="304" w:author="Meyer, Michael Frederick" w:date="2021-04-05T15:45:00Z">
        <w:r>
          <w:t>Guzzo</w:t>
        </w:r>
        <w:proofErr w:type="spellEnd"/>
        <w:r>
          <w:t xml:space="preserve">, M. M., G. D. Haffner, S. Sorge, S. A. Rush, and A. T. Fisk. 2011. Spatial and temporal variabilities of δ13C and δ15N within lower trophic levels of a large lake: implications for estimating trophic relationships of consumers. </w:t>
        </w:r>
        <w:proofErr w:type="spellStart"/>
        <w:r>
          <w:t>Hydrobiologia</w:t>
        </w:r>
        <w:proofErr w:type="spellEnd"/>
        <w:r>
          <w:t xml:space="preserve"> </w:t>
        </w:r>
        <w:r>
          <w:rPr>
            <w:b/>
            <w:bCs/>
          </w:rPr>
          <w:t>675</w:t>
        </w:r>
        <w:r>
          <w:t>: 41–53. doi:10.1007/s10750-011-0794-1</w:t>
        </w:r>
      </w:ins>
    </w:p>
    <w:p w14:paraId="3597BB79" w14:textId="77777777" w:rsidR="00BD35BE" w:rsidRDefault="00BD35BE" w:rsidP="00BD35BE">
      <w:pPr>
        <w:pStyle w:val="Bibliography"/>
        <w:rPr>
          <w:ins w:id="305" w:author="Meyer, Michael Frederick" w:date="2021-04-05T15:45:00Z"/>
        </w:rPr>
        <w:pPrChange w:id="306" w:author="Meyer, Michael Frederick" w:date="2021-04-05T15:45:00Z">
          <w:pPr>
            <w:widowControl w:val="0"/>
            <w:autoSpaceDE w:val="0"/>
            <w:autoSpaceDN w:val="0"/>
            <w:adjustRightInd w:val="0"/>
            <w:spacing w:line="240" w:lineRule="auto"/>
          </w:pPr>
        </w:pPrChange>
      </w:pPr>
      <w:proofErr w:type="spellStart"/>
      <w:ins w:id="307" w:author="Meyer, Michael Frederick" w:date="2021-04-05T15:45:00Z">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ins>
    </w:p>
    <w:p w14:paraId="18FFEACC" w14:textId="77777777" w:rsidR="00BD35BE" w:rsidRDefault="00BD35BE" w:rsidP="00BD35BE">
      <w:pPr>
        <w:pStyle w:val="Bibliography"/>
        <w:rPr>
          <w:ins w:id="308" w:author="Meyer, Michael Frederick" w:date="2021-04-05T15:45:00Z"/>
        </w:rPr>
        <w:pPrChange w:id="309" w:author="Meyer, Michael Frederick" w:date="2021-04-05T15:45:00Z">
          <w:pPr>
            <w:widowControl w:val="0"/>
            <w:autoSpaceDE w:val="0"/>
            <w:autoSpaceDN w:val="0"/>
            <w:adjustRightInd w:val="0"/>
            <w:spacing w:line="240" w:lineRule="auto"/>
          </w:pPr>
        </w:pPrChange>
      </w:pPr>
      <w:ins w:id="310" w:author="Meyer, Michael Frederick" w:date="2021-04-05T15:45:00Z">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ins>
    </w:p>
    <w:p w14:paraId="2CDF65C8" w14:textId="77777777" w:rsidR="00BD35BE" w:rsidRDefault="00BD35BE" w:rsidP="00BD35BE">
      <w:pPr>
        <w:pStyle w:val="Bibliography"/>
        <w:rPr>
          <w:ins w:id="311" w:author="Meyer, Michael Frederick" w:date="2021-04-05T15:45:00Z"/>
        </w:rPr>
        <w:pPrChange w:id="312" w:author="Meyer, Michael Frederick" w:date="2021-04-05T15:45:00Z">
          <w:pPr>
            <w:widowControl w:val="0"/>
            <w:autoSpaceDE w:val="0"/>
            <w:autoSpaceDN w:val="0"/>
            <w:adjustRightInd w:val="0"/>
            <w:spacing w:line="240" w:lineRule="auto"/>
          </w:pPr>
        </w:pPrChange>
      </w:pPr>
      <w:ins w:id="313" w:author="Meyer, Michael Frederick" w:date="2021-04-05T15:45:00Z">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ins>
    </w:p>
    <w:p w14:paraId="1150830D" w14:textId="77777777" w:rsidR="00BD35BE" w:rsidRDefault="00BD35BE" w:rsidP="00BD35BE">
      <w:pPr>
        <w:pStyle w:val="Bibliography"/>
        <w:rPr>
          <w:ins w:id="314" w:author="Meyer, Michael Frederick" w:date="2021-04-05T15:45:00Z"/>
        </w:rPr>
        <w:pPrChange w:id="315" w:author="Meyer, Michael Frederick" w:date="2021-04-05T15:45:00Z">
          <w:pPr>
            <w:widowControl w:val="0"/>
            <w:autoSpaceDE w:val="0"/>
            <w:autoSpaceDN w:val="0"/>
            <w:adjustRightInd w:val="0"/>
            <w:spacing w:line="240" w:lineRule="auto"/>
          </w:pPr>
        </w:pPrChange>
      </w:pPr>
      <w:proofErr w:type="spellStart"/>
      <w:ins w:id="316" w:author="Meyer, Michael Frederick" w:date="2021-04-05T15:45:00Z">
        <w:r>
          <w:t>Hanvey</w:t>
        </w:r>
        <w:proofErr w:type="spellEnd"/>
        <w:r>
          <w:t xml:space="preserve">, J. S., P. J. Lewis, J. L. Lavers, N. D. Crosbie, K. </w:t>
        </w:r>
        <w:proofErr w:type="spellStart"/>
        <w:r>
          <w:t>Pozo</w:t>
        </w:r>
        <w:proofErr w:type="spellEnd"/>
        <w:r>
          <w:t xml:space="preserve">, and B. O. Clarke. 2017. A review of analytical techniques for quantifying microplastics in sediments. Anal. Methods </w:t>
        </w:r>
        <w:r>
          <w:rPr>
            <w:b/>
            <w:bCs/>
          </w:rPr>
          <w:t>9</w:t>
        </w:r>
        <w:r>
          <w:t>: 1369–1383. doi:10.1039/C6AY02707E</w:t>
        </w:r>
      </w:ins>
    </w:p>
    <w:p w14:paraId="58C03195" w14:textId="77777777" w:rsidR="00BD35BE" w:rsidRDefault="00BD35BE" w:rsidP="00BD35BE">
      <w:pPr>
        <w:pStyle w:val="Bibliography"/>
        <w:rPr>
          <w:ins w:id="317" w:author="Meyer, Michael Frederick" w:date="2021-04-05T15:45:00Z"/>
        </w:rPr>
        <w:pPrChange w:id="318" w:author="Meyer, Michael Frederick" w:date="2021-04-05T15:45:00Z">
          <w:pPr>
            <w:widowControl w:val="0"/>
            <w:autoSpaceDE w:val="0"/>
            <w:autoSpaceDN w:val="0"/>
            <w:adjustRightInd w:val="0"/>
            <w:spacing w:line="240" w:lineRule="auto"/>
          </w:pPr>
        </w:pPrChange>
      </w:pPr>
      <w:ins w:id="319" w:author="Meyer, Michael Frederick" w:date="2021-04-05T15:45:00Z">
        <w:r>
          <w:t xml:space="preserve">Hendrickson, E., E. C. Minor, and K. Schreiner. 2018. Microplastic Abundance and Composition in Western Lake Superior </w:t>
        </w:r>
        <w:proofErr w:type="gramStart"/>
        <w:r>
          <w:t>As</w:t>
        </w:r>
        <w:proofErr w:type="gramEnd"/>
        <w:r>
          <w:t xml:space="preserve"> Determined via Microscopy, </w:t>
        </w:r>
        <w:proofErr w:type="spellStart"/>
        <w:r>
          <w:t>Pyr</w:t>
        </w:r>
        <w:proofErr w:type="spellEnd"/>
        <w:r>
          <w:t xml:space="preserve">-GC/MS, and FTIR. Environ. Sci. Technol. </w:t>
        </w:r>
        <w:r>
          <w:rPr>
            <w:b/>
            <w:bCs/>
          </w:rPr>
          <w:t>52</w:t>
        </w:r>
        <w:r>
          <w:t xml:space="preserve">: 1787–1796. </w:t>
        </w:r>
        <w:proofErr w:type="gramStart"/>
        <w:r>
          <w:t>doi:10.1021/acs.est</w:t>
        </w:r>
        <w:proofErr w:type="gramEnd"/>
        <w:r>
          <w:t>.7b05829</w:t>
        </w:r>
      </w:ins>
    </w:p>
    <w:p w14:paraId="603B133E" w14:textId="77777777" w:rsidR="00BD35BE" w:rsidRDefault="00BD35BE" w:rsidP="00BD35BE">
      <w:pPr>
        <w:pStyle w:val="Bibliography"/>
        <w:rPr>
          <w:ins w:id="320" w:author="Meyer, Michael Frederick" w:date="2021-04-05T15:45:00Z"/>
        </w:rPr>
        <w:pPrChange w:id="321" w:author="Meyer, Michael Frederick" w:date="2021-04-05T15:45:00Z">
          <w:pPr>
            <w:widowControl w:val="0"/>
            <w:autoSpaceDE w:val="0"/>
            <w:autoSpaceDN w:val="0"/>
            <w:adjustRightInd w:val="0"/>
            <w:spacing w:line="240" w:lineRule="auto"/>
          </w:pPr>
        </w:pPrChange>
      </w:pPr>
      <w:ins w:id="322" w:author="Meyer, Michael Frederick" w:date="2021-04-05T15:45:00Z">
        <w:r>
          <w:t>Hester, J., and H. Wickham. 2019. fs: Cross-Platform File System Operations Based on “</w:t>
        </w:r>
        <w:proofErr w:type="spellStart"/>
        <w:proofErr w:type="gramStart"/>
        <w:r>
          <w:t>libuv</w:t>
        </w:r>
        <w:proofErr w:type="spellEnd"/>
        <w:r>
          <w:t>,.</w:t>
        </w:r>
        <w:proofErr w:type="gramEnd"/>
        <w:r>
          <w:t>”</w:t>
        </w:r>
      </w:ins>
    </w:p>
    <w:p w14:paraId="555E23DD" w14:textId="77777777" w:rsidR="00BD35BE" w:rsidRDefault="00BD35BE" w:rsidP="00BD35BE">
      <w:pPr>
        <w:pStyle w:val="Bibliography"/>
        <w:rPr>
          <w:ins w:id="323" w:author="Meyer, Michael Frederick" w:date="2021-04-05T15:45:00Z"/>
        </w:rPr>
        <w:pPrChange w:id="324" w:author="Meyer, Michael Frederick" w:date="2021-04-05T15:45:00Z">
          <w:pPr>
            <w:widowControl w:val="0"/>
            <w:autoSpaceDE w:val="0"/>
            <w:autoSpaceDN w:val="0"/>
            <w:adjustRightInd w:val="0"/>
            <w:spacing w:line="240" w:lineRule="auto"/>
          </w:pPr>
        </w:pPrChange>
      </w:pPr>
      <w:proofErr w:type="spellStart"/>
      <w:ins w:id="325" w:author="Meyer, Michael Frederick" w:date="2021-04-05T15:45:00Z">
        <w:r>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ins>
    </w:p>
    <w:p w14:paraId="1792B62C" w14:textId="77777777" w:rsidR="00BD35BE" w:rsidRDefault="00BD35BE" w:rsidP="00BD35BE">
      <w:pPr>
        <w:pStyle w:val="Bibliography"/>
        <w:rPr>
          <w:ins w:id="326" w:author="Meyer, Michael Frederick" w:date="2021-04-05T15:45:00Z"/>
        </w:rPr>
        <w:pPrChange w:id="327" w:author="Meyer, Michael Frederick" w:date="2021-04-05T15:45:00Z">
          <w:pPr>
            <w:widowControl w:val="0"/>
            <w:autoSpaceDE w:val="0"/>
            <w:autoSpaceDN w:val="0"/>
            <w:adjustRightInd w:val="0"/>
            <w:spacing w:line="240" w:lineRule="auto"/>
          </w:pPr>
        </w:pPrChange>
      </w:pPr>
      <w:ins w:id="328" w:author="Meyer, Michael Frederick" w:date="2021-04-05T15:45:00Z">
        <w:r>
          <w:lastRenderedPageBreak/>
          <w:t xml:space="preserve">Hollingsworth, R. G., J. W. Armstrong, and E. Campbell. 2002. Caffeine as a repellent for slugs and snails. Nature </w:t>
        </w:r>
        <w:r>
          <w:rPr>
            <w:b/>
            <w:bCs/>
          </w:rPr>
          <w:t>417</w:t>
        </w:r>
        <w:r>
          <w:t>: 915–916. doi:10.1038/417915a</w:t>
        </w:r>
      </w:ins>
    </w:p>
    <w:p w14:paraId="72636423" w14:textId="77777777" w:rsidR="00BD35BE" w:rsidRDefault="00BD35BE" w:rsidP="00BD35BE">
      <w:pPr>
        <w:pStyle w:val="Bibliography"/>
        <w:rPr>
          <w:ins w:id="329" w:author="Meyer, Michael Frederick" w:date="2021-04-05T15:45:00Z"/>
        </w:rPr>
        <w:pPrChange w:id="330" w:author="Meyer, Michael Frederick" w:date="2021-04-05T15:45:00Z">
          <w:pPr>
            <w:widowControl w:val="0"/>
            <w:autoSpaceDE w:val="0"/>
            <w:autoSpaceDN w:val="0"/>
            <w:adjustRightInd w:val="0"/>
            <w:spacing w:line="240" w:lineRule="auto"/>
          </w:pPr>
        </w:pPrChange>
      </w:pPr>
      <w:ins w:id="331" w:author="Meyer, Michael Frederick" w:date="2021-04-05T15:45:00Z">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ins>
    </w:p>
    <w:p w14:paraId="6A058EB8" w14:textId="77777777" w:rsidR="00BD35BE" w:rsidRDefault="00BD35BE" w:rsidP="00BD35BE">
      <w:pPr>
        <w:pStyle w:val="Bibliography"/>
        <w:rPr>
          <w:ins w:id="332" w:author="Meyer, Michael Frederick" w:date="2021-04-05T15:45:00Z"/>
        </w:rPr>
        <w:pPrChange w:id="333" w:author="Meyer, Michael Frederick" w:date="2021-04-05T15:45:00Z">
          <w:pPr>
            <w:widowControl w:val="0"/>
            <w:autoSpaceDE w:val="0"/>
            <w:autoSpaceDN w:val="0"/>
            <w:adjustRightInd w:val="0"/>
            <w:spacing w:line="240" w:lineRule="auto"/>
          </w:pPr>
        </w:pPrChange>
      </w:pPr>
      <w:ins w:id="334" w:author="Meyer, Michael Frederick" w:date="2021-04-05T15:45:00Z">
        <w:r>
          <w:t xml:space="preserve">Iverson, S. J., C. Field, W. D. Bowen, and W. Blanchard. 2004. Quantitative Fatty Acid Signature Analysis: A New Method of Estimating Predator Diets. Ecological Monographs </w:t>
        </w:r>
        <w:r>
          <w:rPr>
            <w:b/>
            <w:bCs/>
          </w:rPr>
          <w:t>74</w:t>
        </w:r>
        <w:r>
          <w:t>: 211–235. doi:10.1890/02-4105</w:t>
        </w:r>
      </w:ins>
    </w:p>
    <w:p w14:paraId="72411A5B" w14:textId="77777777" w:rsidR="00BD35BE" w:rsidRDefault="00BD35BE" w:rsidP="00BD35BE">
      <w:pPr>
        <w:pStyle w:val="Bibliography"/>
        <w:rPr>
          <w:ins w:id="335" w:author="Meyer, Michael Frederick" w:date="2021-04-05T15:45:00Z"/>
        </w:rPr>
        <w:pPrChange w:id="336" w:author="Meyer, Michael Frederick" w:date="2021-04-05T15:45:00Z">
          <w:pPr>
            <w:widowControl w:val="0"/>
            <w:autoSpaceDE w:val="0"/>
            <w:autoSpaceDN w:val="0"/>
            <w:adjustRightInd w:val="0"/>
            <w:spacing w:line="240" w:lineRule="auto"/>
          </w:pPr>
        </w:pPrChange>
      </w:pPr>
      <w:proofErr w:type="spellStart"/>
      <w:ins w:id="337" w:author="Meyer, Michael Frederick" w:date="2021-04-05T15:45:00Z">
        <w:r>
          <w:t>Izhboldina</w:t>
        </w:r>
        <w:proofErr w:type="spellEnd"/>
        <w:r>
          <w:t>, L. A. 2007. Guide and Key to Benthic and Periphyton Algae of Lake Baikal (</w:t>
        </w:r>
        <w:proofErr w:type="spellStart"/>
        <w:r>
          <w:t>meio</w:t>
        </w:r>
        <w:proofErr w:type="spellEnd"/>
        <w:r>
          <w:t xml:space="preserve">- and macrophytes) with Brief Notes on Their Ecology, </w:t>
        </w:r>
        <w:proofErr w:type="spellStart"/>
        <w:r>
          <w:t>Nauka</w:t>
        </w:r>
        <w:proofErr w:type="spellEnd"/>
        <w:r>
          <w:t>-Centre.</w:t>
        </w:r>
      </w:ins>
    </w:p>
    <w:p w14:paraId="469D1C61" w14:textId="77777777" w:rsidR="00BD35BE" w:rsidRDefault="00BD35BE" w:rsidP="00BD35BE">
      <w:pPr>
        <w:pStyle w:val="Bibliography"/>
        <w:rPr>
          <w:ins w:id="338" w:author="Meyer, Michael Frederick" w:date="2021-04-05T15:45:00Z"/>
        </w:rPr>
        <w:pPrChange w:id="339" w:author="Meyer, Michael Frederick" w:date="2021-04-05T15:45:00Z">
          <w:pPr>
            <w:widowControl w:val="0"/>
            <w:autoSpaceDE w:val="0"/>
            <w:autoSpaceDN w:val="0"/>
            <w:adjustRightInd w:val="0"/>
            <w:spacing w:line="240" w:lineRule="auto"/>
          </w:pPr>
        </w:pPrChange>
      </w:pPr>
      <w:ins w:id="340" w:author="Meyer, Michael Frederick" w:date="2021-04-05T15:45:00Z">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ins>
    </w:p>
    <w:p w14:paraId="145690E1" w14:textId="77777777" w:rsidR="00BD35BE" w:rsidRDefault="00BD35BE" w:rsidP="00BD35BE">
      <w:pPr>
        <w:pStyle w:val="Bibliography"/>
        <w:rPr>
          <w:ins w:id="341" w:author="Meyer, Michael Frederick" w:date="2021-04-05T15:45:00Z"/>
        </w:rPr>
        <w:pPrChange w:id="342" w:author="Meyer, Michael Frederick" w:date="2021-04-05T15:45:00Z">
          <w:pPr>
            <w:widowControl w:val="0"/>
            <w:autoSpaceDE w:val="0"/>
            <w:autoSpaceDN w:val="0"/>
            <w:adjustRightInd w:val="0"/>
            <w:spacing w:line="240" w:lineRule="auto"/>
          </w:pPr>
        </w:pPrChange>
      </w:pPr>
      <w:ins w:id="343" w:author="Meyer, Michael Frederick" w:date="2021-04-05T15:45:00Z">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ins>
    </w:p>
    <w:p w14:paraId="5800C0D5" w14:textId="77777777" w:rsidR="00BD35BE" w:rsidRDefault="00BD35BE" w:rsidP="00BD35BE">
      <w:pPr>
        <w:pStyle w:val="Bibliography"/>
        <w:rPr>
          <w:ins w:id="344" w:author="Meyer, Michael Frederick" w:date="2021-04-05T15:45:00Z"/>
        </w:rPr>
        <w:pPrChange w:id="345" w:author="Meyer, Michael Frederick" w:date="2021-04-05T15:45:00Z">
          <w:pPr>
            <w:widowControl w:val="0"/>
            <w:autoSpaceDE w:val="0"/>
            <w:autoSpaceDN w:val="0"/>
            <w:adjustRightInd w:val="0"/>
            <w:spacing w:line="240" w:lineRule="auto"/>
          </w:pPr>
        </w:pPrChange>
      </w:pPr>
      <w:ins w:id="346" w:author="Meyer, Michael Frederick" w:date="2021-04-05T15:45:00Z">
        <w:r>
          <w:t>Johnson, R. A., and D. V. Wichern. 2007. Applied Multivariate Statistical Analysis, 6th ed. Prentice Hall.</w:t>
        </w:r>
      </w:ins>
    </w:p>
    <w:p w14:paraId="2FF294F4" w14:textId="77777777" w:rsidR="00BD35BE" w:rsidRDefault="00BD35BE" w:rsidP="00BD35BE">
      <w:pPr>
        <w:pStyle w:val="Bibliography"/>
        <w:rPr>
          <w:ins w:id="347" w:author="Meyer, Michael Frederick" w:date="2021-04-05T15:45:00Z"/>
        </w:rPr>
        <w:pPrChange w:id="348" w:author="Meyer, Michael Frederick" w:date="2021-04-05T15:45:00Z">
          <w:pPr>
            <w:widowControl w:val="0"/>
            <w:autoSpaceDE w:val="0"/>
            <w:autoSpaceDN w:val="0"/>
            <w:adjustRightInd w:val="0"/>
            <w:spacing w:line="240" w:lineRule="auto"/>
          </w:pPr>
        </w:pPrChange>
      </w:pPr>
      <w:proofErr w:type="spellStart"/>
      <w:ins w:id="349" w:author="Meyer, Michael Frederick" w:date="2021-04-05T15:45:00Z">
        <w:r>
          <w:t>Karnaukhov</w:t>
        </w:r>
        <w:proofErr w:type="spellEnd"/>
        <w:r>
          <w:t xml:space="preserve">, D., S. </w:t>
        </w:r>
        <w:proofErr w:type="spellStart"/>
        <w:r>
          <w:t>Biritskaya</w:t>
        </w:r>
        <w:proofErr w:type="spellEnd"/>
        <w:r>
          <w:t xml:space="preserve">, E. </w:t>
        </w:r>
        <w:proofErr w:type="spellStart"/>
        <w:r>
          <w:t>Dolinskaya</w:t>
        </w:r>
        <w:proofErr w:type="spellEnd"/>
        <w:r>
          <w:t xml:space="preserve">, M. </w:t>
        </w:r>
        <w:proofErr w:type="spellStart"/>
        <w:r>
          <w:t>Teplykh</w:t>
        </w:r>
        <w:proofErr w:type="spellEnd"/>
        <w:r>
          <w:t xml:space="preserve">, N. </w:t>
        </w:r>
        <w:proofErr w:type="spellStart"/>
        <w:r>
          <w:t>Silenko</w:t>
        </w:r>
        <w:proofErr w:type="spellEnd"/>
        <w:r>
          <w:t xml:space="preserve">, Y. </w:t>
        </w:r>
        <w:proofErr w:type="spellStart"/>
        <w:r>
          <w:t>Ermolaeva</w:t>
        </w:r>
        <w:proofErr w:type="spellEnd"/>
        <w:r>
          <w:t xml:space="preserve">, and E. </w:t>
        </w:r>
        <w:proofErr w:type="spellStart"/>
        <w:r>
          <w:t>Silow</w:t>
        </w:r>
        <w:proofErr w:type="spellEnd"/>
        <w:r>
          <w:t xml:space="preserve">. 2020. POLLUTION BY MACRO- AND MICROPLASTIC OF LARGE LACUSTRINE ECOSYSTEMS IN EASTERN ASIA. Pollution Research </w:t>
        </w:r>
        <w:r>
          <w:rPr>
            <w:b/>
            <w:bCs/>
          </w:rPr>
          <w:t>2</w:t>
        </w:r>
        <w:r>
          <w:t>: 353–355.</w:t>
        </w:r>
      </w:ins>
    </w:p>
    <w:p w14:paraId="08492BDC" w14:textId="77777777" w:rsidR="00BD35BE" w:rsidRDefault="00BD35BE" w:rsidP="00BD35BE">
      <w:pPr>
        <w:pStyle w:val="Bibliography"/>
        <w:rPr>
          <w:ins w:id="350" w:author="Meyer, Michael Frederick" w:date="2021-04-05T15:45:00Z"/>
        </w:rPr>
        <w:pPrChange w:id="351" w:author="Meyer, Michael Frederick" w:date="2021-04-05T15:45:00Z">
          <w:pPr>
            <w:widowControl w:val="0"/>
            <w:autoSpaceDE w:val="0"/>
            <w:autoSpaceDN w:val="0"/>
            <w:adjustRightInd w:val="0"/>
            <w:spacing w:line="240" w:lineRule="auto"/>
          </w:pPr>
        </w:pPrChange>
      </w:pPr>
      <w:proofErr w:type="spellStart"/>
      <w:ins w:id="352" w:author="Meyer, Michael Frederick" w:date="2021-04-05T15:45:00Z">
        <w:r>
          <w:t>Karnjanapiboonwong</w:t>
        </w:r>
        <w:proofErr w:type="spellEnd"/>
        <w:r>
          <w:t xml:space="preserve">, A., A. N. Morse, J. D. Maul, and T. A. Anderson. 2010. Sorption of estrogens, triclosan, and caffeine in a sandy loam and a silt loam soil. Journal of Soils and Sediments </w:t>
        </w:r>
        <w:r>
          <w:rPr>
            <w:b/>
            <w:bCs/>
          </w:rPr>
          <w:t>10</w:t>
        </w:r>
        <w:r>
          <w:t>: 1300–1307. doi:10.1007/s11368-010-0223-5</w:t>
        </w:r>
      </w:ins>
    </w:p>
    <w:p w14:paraId="7A245AE1" w14:textId="77777777" w:rsidR="00BD35BE" w:rsidRDefault="00BD35BE" w:rsidP="00BD35BE">
      <w:pPr>
        <w:pStyle w:val="Bibliography"/>
        <w:rPr>
          <w:ins w:id="353" w:author="Meyer, Michael Frederick" w:date="2021-04-05T15:45:00Z"/>
        </w:rPr>
        <w:pPrChange w:id="354" w:author="Meyer, Michael Frederick" w:date="2021-04-05T15:45:00Z">
          <w:pPr>
            <w:widowControl w:val="0"/>
            <w:autoSpaceDE w:val="0"/>
            <w:autoSpaceDN w:val="0"/>
            <w:adjustRightInd w:val="0"/>
            <w:spacing w:line="240" w:lineRule="auto"/>
          </w:pPr>
        </w:pPrChange>
      </w:pPr>
      <w:proofErr w:type="spellStart"/>
      <w:ins w:id="355" w:author="Meyer, Michael Frederick" w:date="2021-04-05T15:45:00Z">
        <w:r>
          <w:t>Kassambara</w:t>
        </w:r>
        <w:proofErr w:type="spellEnd"/>
        <w:r>
          <w:t xml:space="preserve">, A. 2019. </w:t>
        </w:r>
        <w:proofErr w:type="spellStart"/>
        <w:r>
          <w:t>ggpubr</w:t>
        </w:r>
        <w:proofErr w:type="spellEnd"/>
        <w:r>
          <w:t xml:space="preserve">: “ggplot2” Based Publication Ready </w:t>
        </w:r>
        <w:proofErr w:type="gramStart"/>
        <w:r>
          <w:t>Plots,.</w:t>
        </w:r>
        <w:proofErr w:type="gramEnd"/>
      </w:ins>
    </w:p>
    <w:p w14:paraId="5FBF6046" w14:textId="77777777" w:rsidR="00BD35BE" w:rsidRDefault="00BD35BE" w:rsidP="00BD35BE">
      <w:pPr>
        <w:pStyle w:val="Bibliography"/>
        <w:rPr>
          <w:ins w:id="356" w:author="Meyer, Michael Frederick" w:date="2021-04-05T15:45:00Z"/>
        </w:rPr>
        <w:pPrChange w:id="357" w:author="Meyer, Michael Frederick" w:date="2021-04-05T15:45:00Z">
          <w:pPr>
            <w:widowControl w:val="0"/>
            <w:autoSpaceDE w:val="0"/>
            <w:autoSpaceDN w:val="0"/>
            <w:adjustRightInd w:val="0"/>
            <w:spacing w:line="240" w:lineRule="auto"/>
          </w:pPr>
        </w:pPrChange>
      </w:pPr>
      <w:proofErr w:type="spellStart"/>
      <w:ins w:id="358" w:author="Meyer, Michael Frederick" w:date="2021-04-05T15:45:00Z">
        <w:r>
          <w:lastRenderedPageBreak/>
          <w:t>Kassambara</w:t>
        </w:r>
        <w:proofErr w:type="spellEnd"/>
        <w:r>
          <w:t xml:space="preserve">, A., and F. </w:t>
        </w:r>
        <w:proofErr w:type="spellStart"/>
        <w:r>
          <w:t>Mundt</w:t>
        </w:r>
        <w:proofErr w:type="spellEnd"/>
        <w:r>
          <w:t xml:space="preserve">. 2019. </w:t>
        </w:r>
        <w:proofErr w:type="spellStart"/>
        <w:r>
          <w:t>factoextra</w:t>
        </w:r>
        <w:proofErr w:type="spellEnd"/>
        <w:r>
          <w:t xml:space="preserve">: Extract and Visualize the Results of Multivariate Data </w:t>
        </w:r>
        <w:proofErr w:type="gramStart"/>
        <w:r>
          <w:t>Analyses,.</w:t>
        </w:r>
        <w:proofErr w:type="gramEnd"/>
      </w:ins>
    </w:p>
    <w:p w14:paraId="4BDD450E" w14:textId="77777777" w:rsidR="00BD35BE" w:rsidRDefault="00BD35BE" w:rsidP="00BD35BE">
      <w:pPr>
        <w:pStyle w:val="Bibliography"/>
        <w:rPr>
          <w:ins w:id="359" w:author="Meyer, Michael Frederick" w:date="2021-04-05T15:45:00Z"/>
        </w:rPr>
        <w:pPrChange w:id="360" w:author="Meyer, Michael Frederick" w:date="2021-04-05T15:45:00Z">
          <w:pPr>
            <w:widowControl w:val="0"/>
            <w:autoSpaceDE w:val="0"/>
            <w:autoSpaceDN w:val="0"/>
            <w:adjustRightInd w:val="0"/>
            <w:spacing w:line="240" w:lineRule="auto"/>
          </w:pPr>
        </w:pPrChange>
      </w:pPr>
      <w:ins w:id="361" w:author="Meyer, Michael Frederick" w:date="2021-04-05T15:45:00Z">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ins>
    </w:p>
    <w:p w14:paraId="02AF0BF2" w14:textId="77777777" w:rsidR="00BD35BE" w:rsidRDefault="00BD35BE" w:rsidP="00BD35BE">
      <w:pPr>
        <w:pStyle w:val="Bibliography"/>
        <w:rPr>
          <w:ins w:id="362" w:author="Meyer, Michael Frederick" w:date="2021-04-05T15:45:00Z"/>
        </w:rPr>
        <w:pPrChange w:id="363" w:author="Meyer, Michael Frederick" w:date="2021-04-05T15:45:00Z">
          <w:pPr>
            <w:widowControl w:val="0"/>
            <w:autoSpaceDE w:val="0"/>
            <w:autoSpaceDN w:val="0"/>
            <w:adjustRightInd w:val="0"/>
            <w:spacing w:line="240" w:lineRule="auto"/>
          </w:pPr>
        </w:pPrChange>
      </w:pPr>
      <w:ins w:id="364" w:author="Meyer, Michael Frederick" w:date="2021-04-05T15:45:00Z">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ins>
    </w:p>
    <w:p w14:paraId="1069FEEF" w14:textId="77777777" w:rsidR="00BD35BE" w:rsidRDefault="00BD35BE" w:rsidP="00BD35BE">
      <w:pPr>
        <w:pStyle w:val="Bibliography"/>
        <w:rPr>
          <w:ins w:id="365" w:author="Meyer, Michael Frederick" w:date="2021-04-05T15:45:00Z"/>
        </w:rPr>
        <w:pPrChange w:id="366" w:author="Meyer, Michael Frederick" w:date="2021-04-05T15:45:00Z">
          <w:pPr>
            <w:widowControl w:val="0"/>
            <w:autoSpaceDE w:val="0"/>
            <w:autoSpaceDN w:val="0"/>
            <w:adjustRightInd w:val="0"/>
            <w:spacing w:line="240" w:lineRule="auto"/>
          </w:pPr>
        </w:pPrChange>
      </w:pPr>
      <w:ins w:id="367" w:author="Meyer, Michael Frederick" w:date="2021-04-05T15:45:00Z">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ins>
    </w:p>
    <w:p w14:paraId="4D65DD42" w14:textId="77777777" w:rsidR="00BD35BE" w:rsidRDefault="00BD35BE" w:rsidP="00BD35BE">
      <w:pPr>
        <w:pStyle w:val="Bibliography"/>
        <w:rPr>
          <w:ins w:id="368" w:author="Meyer, Michael Frederick" w:date="2021-04-05T15:45:00Z"/>
        </w:rPr>
        <w:pPrChange w:id="369" w:author="Meyer, Michael Frederick" w:date="2021-04-05T15:45:00Z">
          <w:pPr>
            <w:widowControl w:val="0"/>
            <w:autoSpaceDE w:val="0"/>
            <w:autoSpaceDN w:val="0"/>
            <w:adjustRightInd w:val="0"/>
            <w:spacing w:line="240" w:lineRule="auto"/>
          </w:pPr>
        </w:pPrChange>
      </w:pPr>
      <w:ins w:id="370" w:author="Meyer, Michael Frederick" w:date="2021-04-05T15:45:00Z">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ins>
    </w:p>
    <w:p w14:paraId="57E613ED" w14:textId="77777777" w:rsidR="00BD35BE" w:rsidRDefault="00BD35BE" w:rsidP="00BD35BE">
      <w:pPr>
        <w:pStyle w:val="Bibliography"/>
        <w:rPr>
          <w:ins w:id="371" w:author="Meyer, Michael Frederick" w:date="2021-04-05T15:45:00Z"/>
        </w:rPr>
        <w:pPrChange w:id="372" w:author="Meyer, Michael Frederick" w:date="2021-04-05T15:45:00Z">
          <w:pPr>
            <w:widowControl w:val="0"/>
            <w:autoSpaceDE w:val="0"/>
            <w:autoSpaceDN w:val="0"/>
            <w:adjustRightInd w:val="0"/>
            <w:spacing w:line="240" w:lineRule="auto"/>
          </w:pPr>
        </w:pPrChange>
      </w:pPr>
      <w:proofErr w:type="spellStart"/>
      <w:ins w:id="373" w:author="Meyer, Michael Frederick" w:date="2021-04-05T15:45:00Z">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ins>
    </w:p>
    <w:p w14:paraId="30975AF8" w14:textId="77777777" w:rsidR="00BD35BE" w:rsidRDefault="00BD35BE" w:rsidP="00BD35BE">
      <w:pPr>
        <w:pStyle w:val="Bibliography"/>
        <w:rPr>
          <w:ins w:id="374" w:author="Meyer, Michael Frederick" w:date="2021-04-05T15:45:00Z"/>
        </w:rPr>
        <w:pPrChange w:id="375" w:author="Meyer, Michael Frederick" w:date="2021-04-05T15:45:00Z">
          <w:pPr>
            <w:widowControl w:val="0"/>
            <w:autoSpaceDE w:val="0"/>
            <w:autoSpaceDN w:val="0"/>
            <w:adjustRightInd w:val="0"/>
            <w:spacing w:line="240" w:lineRule="auto"/>
          </w:pPr>
        </w:pPrChange>
      </w:pPr>
      <w:proofErr w:type="spellStart"/>
      <w:ins w:id="376" w:author="Meyer, Michael Frederick" w:date="2021-04-05T15:45:00Z">
        <w:r>
          <w:t>Kozhov</w:t>
        </w:r>
        <w:proofErr w:type="spellEnd"/>
        <w:r>
          <w:t>, M. M. 1963. Lake Baikal and its Life, Springer Science &amp; Business Media.</w:t>
        </w:r>
      </w:ins>
    </w:p>
    <w:p w14:paraId="398996D7" w14:textId="77777777" w:rsidR="00BD35BE" w:rsidRDefault="00BD35BE" w:rsidP="00BD35BE">
      <w:pPr>
        <w:pStyle w:val="Bibliography"/>
        <w:rPr>
          <w:ins w:id="377" w:author="Meyer, Michael Frederick" w:date="2021-04-05T15:45:00Z"/>
        </w:rPr>
        <w:pPrChange w:id="378" w:author="Meyer, Michael Frederick" w:date="2021-04-05T15:45:00Z">
          <w:pPr>
            <w:widowControl w:val="0"/>
            <w:autoSpaceDE w:val="0"/>
            <w:autoSpaceDN w:val="0"/>
            <w:adjustRightInd w:val="0"/>
            <w:spacing w:line="240" w:lineRule="auto"/>
          </w:pPr>
        </w:pPrChange>
      </w:pPr>
      <w:proofErr w:type="spellStart"/>
      <w:ins w:id="379" w:author="Meyer, Michael Frederick" w:date="2021-04-05T15:45:00Z">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ins>
    </w:p>
    <w:p w14:paraId="6E6C792A" w14:textId="77777777" w:rsidR="00BD35BE" w:rsidRDefault="00BD35BE" w:rsidP="00BD35BE">
      <w:pPr>
        <w:pStyle w:val="Bibliography"/>
        <w:rPr>
          <w:ins w:id="380" w:author="Meyer, Michael Frederick" w:date="2021-04-05T15:45:00Z"/>
        </w:rPr>
        <w:pPrChange w:id="381" w:author="Meyer, Michael Frederick" w:date="2021-04-05T15:45:00Z">
          <w:pPr>
            <w:widowControl w:val="0"/>
            <w:autoSpaceDE w:val="0"/>
            <w:autoSpaceDN w:val="0"/>
            <w:adjustRightInd w:val="0"/>
            <w:spacing w:line="240" w:lineRule="auto"/>
          </w:pPr>
        </w:pPrChange>
      </w:pPr>
      <w:proofErr w:type="spellStart"/>
      <w:ins w:id="382" w:author="Meyer, Michael Frederick" w:date="2021-04-05T15:45:00Z">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ins>
    </w:p>
    <w:p w14:paraId="52712FE6" w14:textId="77777777" w:rsidR="00BD35BE" w:rsidRDefault="00BD35BE" w:rsidP="00BD35BE">
      <w:pPr>
        <w:pStyle w:val="Bibliography"/>
        <w:rPr>
          <w:ins w:id="383" w:author="Meyer, Michael Frederick" w:date="2021-04-05T15:45:00Z"/>
        </w:rPr>
        <w:pPrChange w:id="384" w:author="Meyer, Michael Frederick" w:date="2021-04-05T15:45:00Z">
          <w:pPr>
            <w:widowControl w:val="0"/>
            <w:autoSpaceDE w:val="0"/>
            <w:autoSpaceDN w:val="0"/>
            <w:adjustRightInd w:val="0"/>
            <w:spacing w:line="240" w:lineRule="auto"/>
          </w:pPr>
        </w:pPrChange>
      </w:pPr>
      <w:proofErr w:type="spellStart"/>
      <w:ins w:id="385" w:author="Meyer, Michael Frederick" w:date="2021-04-05T15:45:00Z">
        <w:r>
          <w:t>Lagesson</w:t>
        </w:r>
        <w:proofErr w:type="spellEnd"/>
        <w:r>
          <w:t xml:space="preserve">, A., J. Fahlman, T. </w:t>
        </w:r>
        <w:proofErr w:type="spellStart"/>
        <w:r>
          <w:t>Brodin</w:t>
        </w:r>
        <w:proofErr w:type="spellEnd"/>
        <w:r>
          <w:t xml:space="preserve">, J. Fick, M. Jonsson, P. </w:t>
        </w:r>
        <w:proofErr w:type="spellStart"/>
        <w:r>
          <w:t>Byström</w:t>
        </w:r>
        <w:proofErr w:type="spellEnd"/>
        <w:r>
          <w:t xml:space="preserve">, and J. </w:t>
        </w:r>
        <w:proofErr w:type="spellStart"/>
        <w:r>
          <w:t>Klaminder</w:t>
        </w:r>
        <w:proofErr w:type="spellEnd"/>
        <w:r>
          <w:t xml:space="preserve">. 2016. Bioaccumulation of five pharmaceuticals at multiple trophic levels in an aquatic food web - Insights from a field experiment. Science of The Total Environment </w:t>
        </w:r>
        <w:r>
          <w:rPr>
            <w:b/>
            <w:bCs/>
          </w:rPr>
          <w:t>568</w:t>
        </w:r>
        <w:r>
          <w:t xml:space="preserve">: 208–215. </w:t>
        </w:r>
        <w:proofErr w:type="gramStart"/>
        <w:r>
          <w:t>doi:10.1016/j.scitotenv</w:t>
        </w:r>
        <w:proofErr w:type="gramEnd"/>
        <w:r>
          <w:t>.2016.05.206</w:t>
        </w:r>
      </w:ins>
    </w:p>
    <w:p w14:paraId="5B477D45" w14:textId="77777777" w:rsidR="00BD35BE" w:rsidRDefault="00BD35BE" w:rsidP="00BD35BE">
      <w:pPr>
        <w:pStyle w:val="Bibliography"/>
        <w:rPr>
          <w:ins w:id="386" w:author="Meyer, Michael Frederick" w:date="2021-04-05T15:45:00Z"/>
        </w:rPr>
        <w:pPrChange w:id="387" w:author="Meyer, Michael Frederick" w:date="2021-04-05T15:45:00Z">
          <w:pPr>
            <w:widowControl w:val="0"/>
            <w:autoSpaceDE w:val="0"/>
            <w:autoSpaceDN w:val="0"/>
            <w:adjustRightInd w:val="0"/>
            <w:spacing w:line="240" w:lineRule="auto"/>
          </w:pPr>
        </w:pPrChange>
      </w:pPr>
      <w:ins w:id="388" w:author="Meyer, Michael Frederick" w:date="2021-04-05T15:45:00Z">
        <w:r>
          <w:lastRenderedPageBreak/>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ins>
    </w:p>
    <w:p w14:paraId="609D9D6D" w14:textId="77777777" w:rsidR="00BD35BE" w:rsidRDefault="00BD35BE" w:rsidP="00BD35BE">
      <w:pPr>
        <w:pStyle w:val="Bibliography"/>
        <w:rPr>
          <w:ins w:id="389" w:author="Meyer, Michael Frederick" w:date="2021-04-05T15:45:00Z"/>
        </w:rPr>
        <w:pPrChange w:id="390" w:author="Meyer, Michael Frederick" w:date="2021-04-05T15:45:00Z">
          <w:pPr>
            <w:widowControl w:val="0"/>
            <w:autoSpaceDE w:val="0"/>
            <w:autoSpaceDN w:val="0"/>
            <w:adjustRightInd w:val="0"/>
            <w:spacing w:line="240" w:lineRule="auto"/>
          </w:pPr>
        </w:pPrChange>
      </w:pPr>
      <w:ins w:id="391" w:author="Meyer, Michael Frederick" w:date="2021-04-05T15:45:00Z">
        <w:r>
          <w:t>Legendre, P., and L. Legendre. 2012. Numerical Ecology, 3rd ed. Elsevier.</w:t>
        </w:r>
      </w:ins>
    </w:p>
    <w:p w14:paraId="19AD44E1" w14:textId="77777777" w:rsidR="00BD35BE" w:rsidRDefault="00BD35BE" w:rsidP="00BD35BE">
      <w:pPr>
        <w:pStyle w:val="Bibliography"/>
        <w:rPr>
          <w:ins w:id="392" w:author="Meyer, Michael Frederick" w:date="2021-04-05T15:45:00Z"/>
        </w:rPr>
        <w:pPrChange w:id="393" w:author="Meyer, Michael Frederick" w:date="2021-04-05T15:45:00Z">
          <w:pPr>
            <w:widowControl w:val="0"/>
            <w:autoSpaceDE w:val="0"/>
            <w:autoSpaceDN w:val="0"/>
            <w:adjustRightInd w:val="0"/>
            <w:spacing w:line="240" w:lineRule="auto"/>
          </w:pPr>
        </w:pPrChange>
      </w:pPr>
      <w:ins w:id="394" w:author="Meyer, Michael Frederick" w:date="2021-04-05T15:45:00Z">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ins>
    </w:p>
    <w:p w14:paraId="27381CE5" w14:textId="77777777" w:rsidR="00BD35BE" w:rsidRDefault="00BD35BE" w:rsidP="00BD35BE">
      <w:pPr>
        <w:pStyle w:val="Bibliography"/>
        <w:rPr>
          <w:ins w:id="395" w:author="Meyer, Michael Frederick" w:date="2021-04-05T15:45:00Z"/>
        </w:rPr>
        <w:pPrChange w:id="396" w:author="Meyer, Michael Frederick" w:date="2021-04-05T15:45:00Z">
          <w:pPr>
            <w:widowControl w:val="0"/>
            <w:autoSpaceDE w:val="0"/>
            <w:autoSpaceDN w:val="0"/>
            <w:adjustRightInd w:val="0"/>
            <w:spacing w:line="240" w:lineRule="auto"/>
          </w:pPr>
        </w:pPrChange>
      </w:pPr>
      <w:ins w:id="397" w:author="Meyer, Michael Frederick" w:date="2021-04-05T15:45:00Z">
        <w:r>
          <w:t xml:space="preserve">Lorenzen, C. J. 1967. Determination of Chlorophyll and </w:t>
        </w:r>
        <w:proofErr w:type="spellStart"/>
        <w:r>
          <w:t>Pheo</w:t>
        </w:r>
        <w:proofErr w:type="spellEnd"/>
        <w:r>
          <w:t xml:space="preserve">-Pigments: Spectrophotometric Equations1. Limnology and Oceanography </w:t>
        </w:r>
        <w:r>
          <w:rPr>
            <w:b/>
            <w:bCs/>
          </w:rPr>
          <w:t>12</w:t>
        </w:r>
        <w:r>
          <w:t xml:space="preserve">: 343–346. </w:t>
        </w:r>
        <w:proofErr w:type="spellStart"/>
        <w:proofErr w:type="gramStart"/>
        <w:r>
          <w:t>doi:https</w:t>
        </w:r>
        <w:proofErr w:type="spellEnd"/>
        <w:r>
          <w:t>://doi.org/10.4319/lo.1967.12.2.0343</w:t>
        </w:r>
        <w:proofErr w:type="gramEnd"/>
      </w:ins>
    </w:p>
    <w:p w14:paraId="2EB936AA" w14:textId="77777777" w:rsidR="00BD35BE" w:rsidRDefault="00BD35BE" w:rsidP="00BD35BE">
      <w:pPr>
        <w:pStyle w:val="Bibliography"/>
        <w:rPr>
          <w:ins w:id="398" w:author="Meyer, Michael Frederick" w:date="2021-04-05T15:45:00Z"/>
        </w:rPr>
        <w:pPrChange w:id="399" w:author="Meyer, Michael Frederick" w:date="2021-04-05T15:45:00Z">
          <w:pPr>
            <w:widowControl w:val="0"/>
            <w:autoSpaceDE w:val="0"/>
            <w:autoSpaceDN w:val="0"/>
            <w:adjustRightInd w:val="0"/>
            <w:spacing w:line="240" w:lineRule="auto"/>
          </w:pPr>
        </w:pPrChange>
      </w:pPr>
      <w:ins w:id="400" w:author="Meyer, Michael Frederick" w:date="2021-04-05T15:45:00Z">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ins>
    </w:p>
    <w:p w14:paraId="1272D773" w14:textId="77777777" w:rsidR="00BD35BE" w:rsidRDefault="00BD35BE" w:rsidP="00BD35BE">
      <w:pPr>
        <w:pStyle w:val="Bibliography"/>
        <w:rPr>
          <w:ins w:id="401" w:author="Meyer, Michael Frederick" w:date="2021-04-05T15:45:00Z"/>
        </w:rPr>
        <w:pPrChange w:id="402" w:author="Meyer, Michael Frederick" w:date="2021-04-05T15:45:00Z">
          <w:pPr>
            <w:widowControl w:val="0"/>
            <w:autoSpaceDE w:val="0"/>
            <w:autoSpaceDN w:val="0"/>
            <w:adjustRightInd w:val="0"/>
            <w:spacing w:line="240" w:lineRule="auto"/>
          </w:pPr>
        </w:pPrChange>
      </w:pPr>
      <w:proofErr w:type="spellStart"/>
      <w:ins w:id="403" w:author="Meyer, Michael Frederick" w:date="2021-04-05T15:45:00Z">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cluster: Cluster Analysis Basics and </w:t>
        </w:r>
        <w:proofErr w:type="gramStart"/>
        <w:r>
          <w:t>Extensions,.</w:t>
        </w:r>
        <w:proofErr w:type="gramEnd"/>
      </w:ins>
    </w:p>
    <w:p w14:paraId="5AC01963" w14:textId="77777777" w:rsidR="00BD35BE" w:rsidRDefault="00BD35BE" w:rsidP="00BD35BE">
      <w:pPr>
        <w:pStyle w:val="Bibliography"/>
        <w:rPr>
          <w:ins w:id="404" w:author="Meyer, Michael Frederick" w:date="2021-04-05T15:45:00Z"/>
        </w:rPr>
        <w:pPrChange w:id="405" w:author="Meyer, Michael Frederick" w:date="2021-04-05T15:45:00Z">
          <w:pPr>
            <w:widowControl w:val="0"/>
            <w:autoSpaceDE w:val="0"/>
            <w:autoSpaceDN w:val="0"/>
            <w:adjustRightInd w:val="0"/>
            <w:spacing w:line="240" w:lineRule="auto"/>
          </w:pPr>
        </w:pPrChange>
      </w:pPr>
      <w:ins w:id="406" w:author="Meyer, Michael Frederick" w:date="2021-04-05T15:45:00Z">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ins>
    </w:p>
    <w:p w14:paraId="169AD72A" w14:textId="77777777" w:rsidR="00BD35BE" w:rsidRDefault="00BD35BE" w:rsidP="00BD35BE">
      <w:pPr>
        <w:pStyle w:val="Bibliography"/>
        <w:rPr>
          <w:ins w:id="407" w:author="Meyer, Michael Frederick" w:date="2021-04-05T15:45:00Z"/>
        </w:rPr>
        <w:pPrChange w:id="408" w:author="Meyer, Michael Frederick" w:date="2021-04-05T15:45:00Z">
          <w:pPr>
            <w:widowControl w:val="0"/>
            <w:autoSpaceDE w:val="0"/>
            <w:autoSpaceDN w:val="0"/>
            <w:adjustRightInd w:val="0"/>
            <w:spacing w:line="240" w:lineRule="auto"/>
          </w:pPr>
        </w:pPrChange>
      </w:pPr>
      <w:ins w:id="409" w:author="Meyer, Michael Frederick" w:date="2021-04-05T15:45:00Z">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ins>
    </w:p>
    <w:p w14:paraId="4D3D24D3" w14:textId="77777777" w:rsidR="00BD35BE" w:rsidRDefault="00BD35BE" w:rsidP="00BD35BE">
      <w:pPr>
        <w:pStyle w:val="Bibliography"/>
        <w:rPr>
          <w:ins w:id="410" w:author="Meyer, Michael Frederick" w:date="2021-04-05T15:45:00Z"/>
        </w:rPr>
        <w:pPrChange w:id="411" w:author="Meyer, Michael Frederick" w:date="2021-04-05T15:45:00Z">
          <w:pPr>
            <w:widowControl w:val="0"/>
            <w:autoSpaceDE w:val="0"/>
            <w:autoSpaceDN w:val="0"/>
            <w:adjustRightInd w:val="0"/>
            <w:spacing w:line="240" w:lineRule="auto"/>
          </w:pPr>
        </w:pPrChange>
      </w:pPr>
      <w:ins w:id="412" w:author="Meyer, Michael Frederick" w:date="2021-04-05T15:45:00Z">
        <w:r>
          <w:t xml:space="preserve">Meyer, M. F., T. </w:t>
        </w:r>
        <w:proofErr w:type="spellStart"/>
        <w:r>
          <w:t>Ozersky</w:t>
        </w:r>
        <w:proofErr w:type="spellEnd"/>
        <w:r>
          <w:t>, K. H. Woo, and others. 2020. A unified dataset of co-located sewage pollution, periphyton, and benthic macroinvertebrate community and food web structure from Lake Baikal (Siberia</w:t>
        </w:r>
        <w:proofErr w:type="gramStart"/>
        <w:r>
          <w:t>).doi</w:t>
        </w:r>
        <w:proofErr w:type="gramEnd"/>
        <w:r>
          <w:t>:10.6073/PASTA/76F43144015EC795679BAC508EFA044B</w:t>
        </w:r>
      </w:ins>
    </w:p>
    <w:p w14:paraId="3DBA7FD4" w14:textId="77777777" w:rsidR="00BD35BE" w:rsidRDefault="00BD35BE" w:rsidP="00BD35BE">
      <w:pPr>
        <w:pStyle w:val="Bibliography"/>
        <w:rPr>
          <w:ins w:id="413" w:author="Meyer, Michael Frederick" w:date="2021-04-05T15:45:00Z"/>
        </w:rPr>
        <w:pPrChange w:id="414" w:author="Meyer, Michael Frederick" w:date="2021-04-05T15:45:00Z">
          <w:pPr>
            <w:widowControl w:val="0"/>
            <w:autoSpaceDE w:val="0"/>
            <w:autoSpaceDN w:val="0"/>
            <w:adjustRightInd w:val="0"/>
            <w:spacing w:line="240" w:lineRule="auto"/>
          </w:pPr>
        </w:pPrChange>
      </w:pPr>
      <w:ins w:id="415" w:author="Meyer, Michael Frederick" w:date="2021-04-05T15:45:00Z">
        <w:r>
          <w:t xml:space="preserve">Meyer, M. F., S. M. Powers, and S. E. Hampton. 2019. An Evidence Synthesis of Pharmaceuticals and Personal Care Products (PPCPs) in the Environment: Imbalances </w:t>
        </w:r>
        <w:r>
          <w:lastRenderedPageBreak/>
          <w:t xml:space="preserve">among Compounds, Sewage Treatment Techniques, and Ecosystem Types. Environ. Sci. Technol. </w:t>
        </w:r>
        <w:r>
          <w:rPr>
            <w:b/>
            <w:bCs/>
          </w:rPr>
          <w:t>53</w:t>
        </w:r>
        <w:r>
          <w:t xml:space="preserve">: 12961–12973. </w:t>
        </w:r>
        <w:proofErr w:type="gramStart"/>
        <w:r>
          <w:t>doi:10.1021/acs.est</w:t>
        </w:r>
        <w:proofErr w:type="gramEnd"/>
        <w:r>
          <w:t>.9b02966</w:t>
        </w:r>
      </w:ins>
    </w:p>
    <w:p w14:paraId="36C6C54D" w14:textId="77777777" w:rsidR="00BD35BE" w:rsidRDefault="00BD35BE" w:rsidP="00BD35BE">
      <w:pPr>
        <w:pStyle w:val="Bibliography"/>
        <w:rPr>
          <w:ins w:id="416" w:author="Meyer, Michael Frederick" w:date="2021-04-05T15:45:00Z"/>
        </w:rPr>
        <w:pPrChange w:id="417" w:author="Meyer, Michael Frederick" w:date="2021-04-05T15:45:00Z">
          <w:pPr>
            <w:widowControl w:val="0"/>
            <w:autoSpaceDE w:val="0"/>
            <w:autoSpaceDN w:val="0"/>
            <w:adjustRightInd w:val="0"/>
            <w:spacing w:line="240" w:lineRule="auto"/>
          </w:pPr>
        </w:pPrChange>
      </w:pPr>
      <w:ins w:id="418" w:author="Meyer, Michael Frederick" w:date="2021-04-05T15:45:00Z">
        <w:r>
          <w:t xml:space="preserve">Meyer, M., T. </w:t>
        </w:r>
        <w:proofErr w:type="spellStart"/>
        <w:r>
          <w:t>Ozersky</w:t>
        </w:r>
        <w:proofErr w:type="spellEnd"/>
        <w:r>
          <w:t>, K. Woo, A. W. E. Galloway, M. R. Brousil, and S. Hampton. 2015. Baikal Food Webs.doi:10.17605/OSF.IO/9TA8Z</w:t>
        </w:r>
      </w:ins>
    </w:p>
    <w:p w14:paraId="028BFA49" w14:textId="77777777" w:rsidR="00BD35BE" w:rsidRDefault="00BD35BE" w:rsidP="00BD35BE">
      <w:pPr>
        <w:pStyle w:val="Bibliography"/>
        <w:rPr>
          <w:ins w:id="419" w:author="Meyer, Michael Frederick" w:date="2021-04-05T15:45:00Z"/>
        </w:rPr>
        <w:pPrChange w:id="420" w:author="Meyer, Michael Frederick" w:date="2021-04-05T15:45:00Z">
          <w:pPr>
            <w:widowControl w:val="0"/>
            <w:autoSpaceDE w:val="0"/>
            <w:autoSpaceDN w:val="0"/>
            <w:adjustRightInd w:val="0"/>
            <w:spacing w:line="240" w:lineRule="auto"/>
          </w:pPr>
        </w:pPrChange>
      </w:pPr>
      <w:ins w:id="421" w:author="Meyer, Michael Frederick" w:date="2021-04-05T15:45:00Z">
        <w:r>
          <w:t xml:space="preserve">Monteith, D. T., J. L. Stoddard, C. D. Evans, and others. 2007. Dissolved organic carbon trends resulting from changes in atmospheric deposition chemistry. Nature </w:t>
        </w:r>
        <w:r>
          <w:rPr>
            <w:b/>
            <w:bCs/>
          </w:rPr>
          <w:t>450</w:t>
        </w:r>
        <w:r>
          <w:t>: 537–540. doi:10.1038/nature06316</w:t>
        </w:r>
      </w:ins>
    </w:p>
    <w:p w14:paraId="4F0D77CB" w14:textId="77777777" w:rsidR="00BD35BE" w:rsidRDefault="00BD35BE" w:rsidP="00BD35BE">
      <w:pPr>
        <w:pStyle w:val="Bibliography"/>
        <w:rPr>
          <w:ins w:id="422" w:author="Meyer, Michael Frederick" w:date="2021-04-05T15:45:00Z"/>
        </w:rPr>
        <w:pPrChange w:id="423" w:author="Meyer, Michael Frederick" w:date="2021-04-05T15:45:00Z">
          <w:pPr>
            <w:widowControl w:val="0"/>
            <w:autoSpaceDE w:val="0"/>
            <w:autoSpaceDN w:val="0"/>
            <w:adjustRightInd w:val="0"/>
            <w:spacing w:line="240" w:lineRule="auto"/>
          </w:pPr>
        </w:pPrChange>
      </w:pPr>
      <w:ins w:id="424" w:author="Meyer, Michael Frederick" w:date="2021-04-05T15:45:00Z">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ins>
    </w:p>
    <w:p w14:paraId="52B98635" w14:textId="77777777" w:rsidR="00BD35BE" w:rsidRDefault="00BD35BE" w:rsidP="00BD35BE">
      <w:pPr>
        <w:pStyle w:val="Bibliography"/>
        <w:rPr>
          <w:ins w:id="425" w:author="Meyer, Michael Frederick" w:date="2021-04-05T15:45:00Z"/>
        </w:rPr>
        <w:pPrChange w:id="426" w:author="Meyer, Michael Frederick" w:date="2021-04-05T15:45:00Z">
          <w:pPr>
            <w:widowControl w:val="0"/>
            <w:autoSpaceDE w:val="0"/>
            <w:autoSpaceDN w:val="0"/>
            <w:adjustRightInd w:val="0"/>
            <w:spacing w:line="240" w:lineRule="auto"/>
          </w:pPr>
        </w:pPrChange>
      </w:pPr>
      <w:ins w:id="427" w:author="Meyer, Michael Frederick" w:date="2021-04-05T15:45:00Z">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ins>
    </w:p>
    <w:p w14:paraId="325E7978" w14:textId="77777777" w:rsidR="00BD35BE" w:rsidRDefault="00BD35BE" w:rsidP="00BD35BE">
      <w:pPr>
        <w:pStyle w:val="Bibliography"/>
        <w:rPr>
          <w:ins w:id="428" w:author="Meyer, Michael Frederick" w:date="2021-04-05T15:45:00Z"/>
        </w:rPr>
        <w:pPrChange w:id="429" w:author="Meyer, Michael Frederick" w:date="2021-04-05T15:45:00Z">
          <w:pPr>
            <w:widowControl w:val="0"/>
            <w:autoSpaceDE w:val="0"/>
            <w:autoSpaceDN w:val="0"/>
            <w:adjustRightInd w:val="0"/>
            <w:spacing w:line="240" w:lineRule="auto"/>
          </w:pPr>
        </w:pPrChange>
      </w:pPr>
      <w:ins w:id="430" w:author="Meyer, Michael Frederick" w:date="2021-04-05T15:45:00Z">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ins>
    </w:p>
    <w:p w14:paraId="6D66BEBE" w14:textId="77777777" w:rsidR="00BD35BE" w:rsidRDefault="00BD35BE" w:rsidP="00BD35BE">
      <w:pPr>
        <w:pStyle w:val="Bibliography"/>
        <w:rPr>
          <w:ins w:id="431" w:author="Meyer, Michael Frederick" w:date="2021-04-05T15:45:00Z"/>
        </w:rPr>
        <w:pPrChange w:id="432" w:author="Meyer, Michael Frederick" w:date="2021-04-05T15:45:00Z">
          <w:pPr>
            <w:widowControl w:val="0"/>
            <w:autoSpaceDE w:val="0"/>
            <w:autoSpaceDN w:val="0"/>
            <w:adjustRightInd w:val="0"/>
            <w:spacing w:line="240" w:lineRule="auto"/>
          </w:pPr>
        </w:pPrChange>
      </w:pPr>
      <w:ins w:id="433" w:author="Meyer, Michael Frederick" w:date="2021-04-05T15:45:00Z">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and nutrient enrichment experiments. Limnology and Oceanography </w:t>
        </w:r>
        <w:r>
          <w:rPr>
            <w:b/>
            <w:bCs/>
          </w:rPr>
          <w:t>62</w:t>
        </w:r>
        <w:r>
          <w:t>: 1383–1392. doi:10.1002/lno.10505</w:t>
        </w:r>
      </w:ins>
    </w:p>
    <w:p w14:paraId="19B06A2C" w14:textId="77777777" w:rsidR="00BD35BE" w:rsidRDefault="00BD35BE" w:rsidP="00BD35BE">
      <w:pPr>
        <w:pStyle w:val="Bibliography"/>
        <w:rPr>
          <w:ins w:id="434" w:author="Meyer, Michael Frederick" w:date="2021-04-05T15:45:00Z"/>
        </w:rPr>
        <w:pPrChange w:id="435" w:author="Meyer, Michael Frederick" w:date="2021-04-05T15:45:00Z">
          <w:pPr>
            <w:widowControl w:val="0"/>
            <w:autoSpaceDE w:val="0"/>
            <w:autoSpaceDN w:val="0"/>
            <w:adjustRightInd w:val="0"/>
            <w:spacing w:line="240" w:lineRule="auto"/>
          </w:pPr>
        </w:pPrChange>
      </w:pPr>
      <w:ins w:id="436" w:author="Meyer, Michael Frederick" w:date="2021-04-05T15:45:00Z">
        <w:r>
          <w:t xml:space="preserve">Oksanen, J., F. G. Blanchet, M. Friendly, and others. 2019. vegan: Community Ecology </w:t>
        </w:r>
        <w:proofErr w:type="gramStart"/>
        <w:r>
          <w:t>Package,.</w:t>
        </w:r>
        <w:proofErr w:type="gramEnd"/>
      </w:ins>
    </w:p>
    <w:p w14:paraId="1FE5EA3C" w14:textId="77777777" w:rsidR="00BD35BE" w:rsidRDefault="00BD35BE" w:rsidP="00BD35BE">
      <w:pPr>
        <w:pStyle w:val="Bibliography"/>
        <w:rPr>
          <w:ins w:id="437" w:author="Meyer, Michael Frederick" w:date="2021-04-05T15:45:00Z"/>
        </w:rPr>
        <w:pPrChange w:id="438" w:author="Meyer, Michael Frederick" w:date="2021-04-05T15:45:00Z">
          <w:pPr>
            <w:widowControl w:val="0"/>
            <w:autoSpaceDE w:val="0"/>
            <w:autoSpaceDN w:val="0"/>
            <w:adjustRightInd w:val="0"/>
            <w:spacing w:line="240" w:lineRule="auto"/>
          </w:pPr>
        </w:pPrChange>
      </w:pPr>
      <w:proofErr w:type="spellStart"/>
      <w:ins w:id="439" w:author="Meyer, Michael Frederick" w:date="2021-04-05T15:45:00Z">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ins>
    </w:p>
    <w:p w14:paraId="5257C7E1" w14:textId="77777777" w:rsidR="00BD35BE" w:rsidRDefault="00BD35BE" w:rsidP="00BD35BE">
      <w:pPr>
        <w:pStyle w:val="Bibliography"/>
        <w:rPr>
          <w:ins w:id="440" w:author="Meyer, Michael Frederick" w:date="2021-04-05T15:45:00Z"/>
        </w:rPr>
        <w:pPrChange w:id="441" w:author="Meyer, Michael Frederick" w:date="2021-04-05T15:45:00Z">
          <w:pPr>
            <w:widowControl w:val="0"/>
            <w:autoSpaceDE w:val="0"/>
            <w:autoSpaceDN w:val="0"/>
            <w:adjustRightInd w:val="0"/>
            <w:spacing w:line="240" w:lineRule="auto"/>
          </w:pPr>
        </w:pPrChange>
      </w:pPr>
      <w:proofErr w:type="spellStart"/>
      <w:ins w:id="442" w:author="Meyer, Michael Frederick" w:date="2021-04-05T15:45:00Z">
        <w:r>
          <w:lastRenderedPageBreak/>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ins>
    </w:p>
    <w:p w14:paraId="0C9BD28A" w14:textId="77777777" w:rsidR="00BD35BE" w:rsidRDefault="00BD35BE" w:rsidP="00BD35BE">
      <w:pPr>
        <w:pStyle w:val="Bibliography"/>
        <w:rPr>
          <w:ins w:id="443" w:author="Meyer, Michael Frederick" w:date="2021-04-05T15:45:00Z"/>
        </w:rPr>
        <w:pPrChange w:id="444" w:author="Meyer, Michael Frederick" w:date="2021-04-05T15:45:00Z">
          <w:pPr>
            <w:widowControl w:val="0"/>
            <w:autoSpaceDE w:val="0"/>
            <w:autoSpaceDN w:val="0"/>
            <w:adjustRightInd w:val="0"/>
            <w:spacing w:line="240" w:lineRule="auto"/>
          </w:pPr>
        </w:pPrChange>
      </w:pPr>
      <w:ins w:id="445" w:author="Meyer, Michael Frederick" w:date="2021-04-05T15:45:00Z">
        <w:r>
          <w:t>Parsons, T. R., and J. D. H. Strickland. 1963. Discussion of spectrophotometric determination of marine-plant pigments, with revised equations for ascertaining chlorophylls and carotenoids. Journal of Marine Research.</w:t>
        </w:r>
      </w:ins>
    </w:p>
    <w:p w14:paraId="50E8BCC4" w14:textId="77777777" w:rsidR="00BD35BE" w:rsidRDefault="00BD35BE" w:rsidP="00BD35BE">
      <w:pPr>
        <w:pStyle w:val="Bibliography"/>
        <w:rPr>
          <w:ins w:id="446" w:author="Meyer, Michael Frederick" w:date="2021-04-05T15:45:00Z"/>
        </w:rPr>
        <w:pPrChange w:id="447" w:author="Meyer, Michael Frederick" w:date="2021-04-05T15:45:00Z">
          <w:pPr>
            <w:widowControl w:val="0"/>
            <w:autoSpaceDE w:val="0"/>
            <w:autoSpaceDN w:val="0"/>
            <w:adjustRightInd w:val="0"/>
            <w:spacing w:line="240" w:lineRule="auto"/>
          </w:pPr>
        </w:pPrChange>
      </w:pPr>
      <w:proofErr w:type="spellStart"/>
      <w:ins w:id="448" w:author="Meyer, Michael Frederick" w:date="2021-04-05T15:45:00Z">
        <w:r>
          <w:t>Pebesma</w:t>
        </w:r>
        <w:proofErr w:type="spellEnd"/>
        <w:r>
          <w:t xml:space="preserve">, E. 2018. Simple Features for R: Standardized Support for Spatial Vector Data. The R Journal </w:t>
        </w:r>
        <w:r>
          <w:rPr>
            <w:b/>
            <w:bCs/>
          </w:rPr>
          <w:t>10</w:t>
        </w:r>
        <w:r>
          <w:t>: 439–446. doi:10.32614/RJ-2018-009</w:t>
        </w:r>
      </w:ins>
    </w:p>
    <w:p w14:paraId="0B9E93BB" w14:textId="77777777" w:rsidR="00BD35BE" w:rsidRDefault="00BD35BE" w:rsidP="00BD35BE">
      <w:pPr>
        <w:pStyle w:val="Bibliography"/>
        <w:rPr>
          <w:ins w:id="449" w:author="Meyer, Michael Frederick" w:date="2021-04-05T15:45:00Z"/>
        </w:rPr>
        <w:pPrChange w:id="450" w:author="Meyer, Michael Frederick" w:date="2021-04-05T15:45:00Z">
          <w:pPr>
            <w:widowControl w:val="0"/>
            <w:autoSpaceDE w:val="0"/>
            <w:autoSpaceDN w:val="0"/>
            <w:adjustRightInd w:val="0"/>
            <w:spacing w:line="240" w:lineRule="auto"/>
          </w:pPr>
        </w:pPrChange>
      </w:pPr>
      <w:proofErr w:type="spellStart"/>
      <w:ins w:id="451" w:author="Meyer, Michael Frederick" w:date="2021-04-05T15:45:00Z">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ins>
    </w:p>
    <w:p w14:paraId="5D962F52" w14:textId="77777777" w:rsidR="00BD35BE" w:rsidRDefault="00BD35BE" w:rsidP="00BD35BE">
      <w:pPr>
        <w:pStyle w:val="Bibliography"/>
        <w:rPr>
          <w:ins w:id="452" w:author="Meyer, Michael Frederick" w:date="2021-04-05T15:45:00Z"/>
        </w:rPr>
        <w:pPrChange w:id="453" w:author="Meyer, Michael Frederick" w:date="2021-04-05T15:45:00Z">
          <w:pPr>
            <w:widowControl w:val="0"/>
            <w:autoSpaceDE w:val="0"/>
            <w:autoSpaceDN w:val="0"/>
            <w:adjustRightInd w:val="0"/>
            <w:spacing w:line="240" w:lineRule="auto"/>
          </w:pPr>
        </w:pPrChange>
      </w:pPr>
      <w:ins w:id="454" w:author="Meyer, Michael Frederick" w:date="2021-04-05T15:45:00Z">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ins>
    </w:p>
    <w:p w14:paraId="65A23414" w14:textId="77777777" w:rsidR="00BD35BE" w:rsidRDefault="00BD35BE" w:rsidP="00BD35BE">
      <w:pPr>
        <w:pStyle w:val="Bibliography"/>
        <w:rPr>
          <w:ins w:id="455" w:author="Meyer, Michael Frederick" w:date="2021-04-05T15:45:00Z"/>
        </w:rPr>
        <w:pPrChange w:id="456" w:author="Meyer, Michael Frederick" w:date="2021-04-05T15:45:00Z">
          <w:pPr>
            <w:widowControl w:val="0"/>
            <w:autoSpaceDE w:val="0"/>
            <w:autoSpaceDN w:val="0"/>
            <w:adjustRightInd w:val="0"/>
            <w:spacing w:line="240" w:lineRule="auto"/>
          </w:pPr>
        </w:pPrChange>
      </w:pPr>
      <w:ins w:id="457" w:author="Meyer, Michael Frederick" w:date="2021-04-05T15:45:00Z">
        <w:r>
          <w:t xml:space="preserve">R Core Team. 2019. R: A Language and Environment for Statistical </w:t>
        </w:r>
        <w:proofErr w:type="gramStart"/>
        <w:r>
          <w:t>Computing,.</w:t>
        </w:r>
        <w:proofErr w:type="gramEnd"/>
      </w:ins>
    </w:p>
    <w:p w14:paraId="1AB4D48F" w14:textId="77777777" w:rsidR="00BD35BE" w:rsidRDefault="00BD35BE" w:rsidP="00BD35BE">
      <w:pPr>
        <w:pStyle w:val="Bibliography"/>
        <w:rPr>
          <w:ins w:id="458" w:author="Meyer, Michael Frederick" w:date="2021-04-05T15:45:00Z"/>
        </w:rPr>
        <w:pPrChange w:id="459" w:author="Meyer, Michael Frederick" w:date="2021-04-05T15:45:00Z">
          <w:pPr>
            <w:widowControl w:val="0"/>
            <w:autoSpaceDE w:val="0"/>
            <w:autoSpaceDN w:val="0"/>
            <w:adjustRightInd w:val="0"/>
            <w:spacing w:line="240" w:lineRule="auto"/>
          </w:pPr>
        </w:pPrChange>
      </w:pPr>
      <w:ins w:id="460" w:author="Meyer, Michael Frederick" w:date="2021-04-05T15:45:00Z">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ins>
    </w:p>
    <w:p w14:paraId="264B3E01" w14:textId="77777777" w:rsidR="00BD35BE" w:rsidRDefault="00BD35BE" w:rsidP="00BD35BE">
      <w:pPr>
        <w:pStyle w:val="Bibliography"/>
        <w:rPr>
          <w:ins w:id="461" w:author="Meyer, Michael Frederick" w:date="2021-04-05T15:45:00Z"/>
        </w:rPr>
        <w:pPrChange w:id="462" w:author="Meyer, Michael Frederick" w:date="2021-04-05T15:45:00Z">
          <w:pPr>
            <w:widowControl w:val="0"/>
            <w:autoSpaceDE w:val="0"/>
            <w:autoSpaceDN w:val="0"/>
            <w:adjustRightInd w:val="0"/>
            <w:spacing w:line="240" w:lineRule="auto"/>
          </w:pPr>
        </w:pPrChange>
      </w:pPr>
      <w:ins w:id="463" w:author="Meyer, Michael Frederick" w:date="2021-04-05T15:45:00Z">
        <w:r>
          <w:t xml:space="preserve">Richmond, E. K., E. J. </w:t>
        </w:r>
        <w:proofErr w:type="spellStart"/>
        <w:r>
          <w:t>Rosi</w:t>
        </w:r>
        <w:proofErr w:type="spellEnd"/>
        <w:r>
          <w:t xml:space="preserve">,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ins>
    </w:p>
    <w:p w14:paraId="2F966DDA" w14:textId="77777777" w:rsidR="00BD35BE" w:rsidRDefault="00BD35BE" w:rsidP="00BD35BE">
      <w:pPr>
        <w:pStyle w:val="Bibliography"/>
        <w:rPr>
          <w:ins w:id="464" w:author="Meyer, Michael Frederick" w:date="2021-04-05T15:45:00Z"/>
        </w:rPr>
        <w:pPrChange w:id="465" w:author="Meyer, Michael Frederick" w:date="2021-04-05T15:45:00Z">
          <w:pPr>
            <w:widowControl w:val="0"/>
            <w:autoSpaceDE w:val="0"/>
            <w:autoSpaceDN w:val="0"/>
            <w:adjustRightInd w:val="0"/>
            <w:spacing w:line="240" w:lineRule="auto"/>
          </w:pPr>
        </w:pPrChange>
      </w:pPr>
      <w:ins w:id="466" w:author="Meyer, Michael Frederick" w:date="2021-04-05T15:45:00Z">
        <w:r>
          <w:lastRenderedPageBreak/>
          <w:t xml:space="preserve">Richmond, E. K., E. J. </w:t>
        </w:r>
        <w:proofErr w:type="spellStart"/>
        <w:r>
          <w:t>Rosi</w:t>
        </w:r>
        <w:proofErr w:type="spellEnd"/>
        <w:r>
          <w:t xml:space="preserve">, D. M. Walters, J. Fick, S. K. Hamilton, T. </w:t>
        </w:r>
        <w:proofErr w:type="spellStart"/>
        <w:r>
          <w:t>Brodin</w:t>
        </w:r>
        <w:proofErr w:type="spellEnd"/>
        <w:r>
          <w:t xml:space="preserve">, A. </w:t>
        </w:r>
        <w:proofErr w:type="spellStart"/>
        <w:r>
          <w:t>Sundelin</w:t>
        </w:r>
        <w:proofErr w:type="spellEnd"/>
        <w:r>
          <w:t xml:space="preserve">, and M. R. Grace. 2018. A diverse suite of pharmaceuticals contaminates stream and riparian food webs. Nature Communications </w:t>
        </w:r>
        <w:r>
          <w:rPr>
            <w:b/>
            <w:bCs/>
          </w:rPr>
          <w:t>9</w:t>
        </w:r>
        <w:r>
          <w:t>: 4491. doi:10.1038/s41467-018-06822-w</w:t>
        </w:r>
      </w:ins>
    </w:p>
    <w:p w14:paraId="39011498" w14:textId="77777777" w:rsidR="00BD35BE" w:rsidRDefault="00BD35BE" w:rsidP="00BD35BE">
      <w:pPr>
        <w:pStyle w:val="Bibliography"/>
        <w:rPr>
          <w:ins w:id="467" w:author="Meyer, Michael Frederick" w:date="2021-04-05T15:45:00Z"/>
        </w:rPr>
        <w:pPrChange w:id="468" w:author="Meyer, Michael Frederick" w:date="2021-04-05T15:45:00Z">
          <w:pPr>
            <w:widowControl w:val="0"/>
            <w:autoSpaceDE w:val="0"/>
            <w:autoSpaceDN w:val="0"/>
            <w:adjustRightInd w:val="0"/>
            <w:spacing w:line="240" w:lineRule="auto"/>
          </w:pPr>
        </w:pPrChange>
      </w:pPr>
      <w:ins w:id="469" w:author="Meyer, Michael Frederick" w:date="2021-04-05T15:45:00Z">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ins>
    </w:p>
    <w:p w14:paraId="797FE13C" w14:textId="77777777" w:rsidR="00BD35BE" w:rsidRDefault="00BD35BE" w:rsidP="00BD35BE">
      <w:pPr>
        <w:pStyle w:val="Bibliography"/>
        <w:rPr>
          <w:ins w:id="470" w:author="Meyer, Michael Frederick" w:date="2021-04-05T15:45:00Z"/>
        </w:rPr>
        <w:pPrChange w:id="471" w:author="Meyer, Michael Frederick" w:date="2021-04-05T15:45:00Z">
          <w:pPr>
            <w:widowControl w:val="0"/>
            <w:autoSpaceDE w:val="0"/>
            <w:autoSpaceDN w:val="0"/>
            <w:adjustRightInd w:val="0"/>
            <w:spacing w:line="240" w:lineRule="auto"/>
          </w:pPr>
        </w:pPrChange>
      </w:pPr>
      <w:ins w:id="472" w:author="Meyer, Michael Frederick" w:date="2021-04-05T15:45:00Z">
        <w:r>
          <w:t xml:space="preserve">Robson, S. V., E. J. </w:t>
        </w:r>
        <w:proofErr w:type="spellStart"/>
        <w:r>
          <w:t>Rosi</w:t>
        </w:r>
        <w:proofErr w:type="spellEnd"/>
        <w:r>
          <w:t xml:space="preserve">, E. K. Richmond, and M. R. Grace. 2020. Environmental concentrations of pharmaceuticals alter metabolism, denitrification, and diatom assemblages in artificial streams. Freshwater Science </w:t>
        </w:r>
        <w:r>
          <w:rPr>
            <w:b/>
            <w:bCs/>
          </w:rPr>
          <w:t>39</w:t>
        </w:r>
        <w:r>
          <w:t>: 256–267. doi:10.1086/708893</w:t>
        </w:r>
      </w:ins>
    </w:p>
    <w:p w14:paraId="39F0A8B8" w14:textId="77777777" w:rsidR="00BD35BE" w:rsidRDefault="00BD35BE" w:rsidP="00BD35BE">
      <w:pPr>
        <w:pStyle w:val="Bibliography"/>
        <w:rPr>
          <w:ins w:id="473" w:author="Meyer, Michael Frederick" w:date="2021-04-05T15:45:00Z"/>
        </w:rPr>
        <w:pPrChange w:id="474" w:author="Meyer, Michael Frederick" w:date="2021-04-05T15:45:00Z">
          <w:pPr>
            <w:widowControl w:val="0"/>
            <w:autoSpaceDE w:val="0"/>
            <w:autoSpaceDN w:val="0"/>
            <w:adjustRightInd w:val="0"/>
            <w:spacing w:line="240" w:lineRule="auto"/>
          </w:pPr>
        </w:pPrChange>
      </w:pPr>
      <w:proofErr w:type="spellStart"/>
      <w:ins w:id="475" w:author="Meyer, Michael Frederick" w:date="2021-04-05T15:45:00Z">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ins>
    </w:p>
    <w:p w14:paraId="6085604D" w14:textId="77777777" w:rsidR="00BD35BE" w:rsidRDefault="00BD35BE" w:rsidP="00BD35BE">
      <w:pPr>
        <w:pStyle w:val="Bibliography"/>
        <w:rPr>
          <w:ins w:id="476" w:author="Meyer, Michael Frederick" w:date="2021-04-05T15:45:00Z"/>
        </w:rPr>
        <w:pPrChange w:id="477" w:author="Meyer, Michael Frederick" w:date="2021-04-05T15:45:00Z">
          <w:pPr>
            <w:widowControl w:val="0"/>
            <w:autoSpaceDE w:val="0"/>
            <w:autoSpaceDN w:val="0"/>
            <w:adjustRightInd w:val="0"/>
            <w:spacing w:line="240" w:lineRule="auto"/>
          </w:pPr>
        </w:pPrChange>
      </w:pPr>
      <w:ins w:id="478" w:author="Meyer, Michael Frederick" w:date="2021-04-05T15:45:00Z">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ins>
    </w:p>
    <w:p w14:paraId="77CC526B" w14:textId="77777777" w:rsidR="00BD35BE" w:rsidRDefault="00BD35BE" w:rsidP="00BD35BE">
      <w:pPr>
        <w:pStyle w:val="Bibliography"/>
        <w:rPr>
          <w:ins w:id="479" w:author="Meyer, Michael Frederick" w:date="2021-04-05T15:45:00Z"/>
        </w:rPr>
        <w:pPrChange w:id="480" w:author="Meyer, Michael Frederick" w:date="2021-04-05T15:45:00Z">
          <w:pPr>
            <w:widowControl w:val="0"/>
            <w:autoSpaceDE w:val="0"/>
            <w:autoSpaceDN w:val="0"/>
            <w:adjustRightInd w:val="0"/>
            <w:spacing w:line="240" w:lineRule="auto"/>
          </w:pPr>
        </w:pPrChange>
      </w:pPr>
      <w:proofErr w:type="spellStart"/>
      <w:ins w:id="481" w:author="Meyer, Michael Frederick" w:date="2021-04-05T15:45:00Z">
        <w:r>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ins>
    </w:p>
    <w:p w14:paraId="7482DB03" w14:textId="77777777" w:rsidR="00BD35BE" w:rsidRDefault="00BD35BE" w:rsidP="00BD35BE">
      <w:pPr>
        <w:pStyle w:val="Bibliography"/>
        <w:rPr>
          <w:ins w:id="482" w:author="Meyer, Michael Frederick" w:date="2021-04-05T15:45:00Z"/>
        </w:rPr>
        <w:pPrChange w:id="483" w:author="Meyer, Michael Frederick" w:date="2021-04-05T15:45:00Z">
          <w:pPr>
            <w:widowControl w:val="0"/>
            <w:autoSpaceDE w:val="0"/>
            <w:autoSpaceDN w:val="0"/>
            <w:adjustRightInd w:val="0"/>
            <w:spacing w:line="240" w:lineRule="auto"/>
          </w:pPr>
        </w:pPrChange>
      </w:pPr>
      <w:proofErr w:type="spellStart"/>
      <w:ins w:id="484" w:author="Meyer, Michael Frederick" w:date="2021-04-05T15:45:00Z">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ins>
    </w:p>
    <w:p w14:paraId="5B1903F0" w14:textId="77777777" w:rsidR="00BD35BE" w:rsidRDefault="00BD35BE" w:rsidP="00BD35BE">
      <w:pPr>
        <w:pStyle w:val="Bibliography"/>
        <w:rPr>
          <w:ins w:id="485" w:author="Meyer, Michael Frederick" w:date="2021-04-05T15:45:00Z"/>
        </w:rPr>
        <w:pPrChange w:id="486" w:author="Meyer, Michael Frederick" w:date="2021-04-05T15:45:00Z">
          <w:pPr>
            <w:widowControl w:val="0"/>
            <w:autoSpaceDE w:val="0"/>
            <w:autoSpaceDN w:val="0"/>
            <w:adjustRightInd w:val="0"/>
            <w:spacing w:line="240" w:lineRule="auto"/>
          </w:pPr>
        </w:pPrChange>
      </w:pPr>
      <w:ins w:id="487" w:author="Meyer, Michael Frederick" w:date="2021-04-05T15:45:00Z">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ins>
    </w:p>
    <w:p w14:paraId="69B90625" w14:textId="77777777" w:rsidR="00BD35BE" w:rsidRDefault="00BD35BE" w:rsidP="00BD35BE">
      <w:pPr>
        <w:pStyle w:val="Bibliography"/>
        <w:rPr>
          <w:ins w:id="488" w:author="Meyer, Michael Frederick" w:date="2021-04-05T15:45:00Z"/>
        </w:rPr>
        <w:pPrChange w:id="489" w:author="Meyer, Michael Frederick" w:date="2021-04-05T15:45:00Z">
          <w:pPr>
            <w:widowControl w:val="0"/>
            <w:autoSpaceDE w:val="0"/>
            <w:autoSpaceDN w:val="0"/>
            <w:adjustRightInd w:val="0"/>
            <w:spacing w:line="240" w:lineRule="auto"/>
          </w:pPr>
        </w:pPrChange>
      </w:pPr>
      <w:ins w:id="490" w:author="Meyer, Michael Frederick" w:date="2021-04-05T15:45:00Z">
        <w:r>
          <w:lastRenderedPageBreak/>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ins>
    </w:p>
    <w:p w14:paraId="7A2DB239" w14:textId="77777777" w:rsidR="00BD35BE" w:rsidRDefault="00BD35BE" w:rsidP="00BD35BE">
      <w:pPr>
        <w:pStyle w:val="Bibliography"/>
        <w:rPr>
          <w:ins w:id="491" w:author="Meyer, Michael Frederick" w:date="2021-04-05T15:45:00Z"/>
        </w:rPr>
        <w:pPrChange w:id="492" w:author="Meyer, Michael Frederick" w:date="2021-04-05T15:45:00Z">
          <w:pPr>
            <w:widowControl w:val="0"/>
            <w:autoSpaceDE w:val="0"/>
            <w:autoSpaceDN w:val="0"/>
            <w:adjustRightInd w:val="0"/>
            <w:spacing w:line="240" w:lineRule="auto"/>
          </w:pPr>
        </w:pPrChange>
      </w:pPr>
      <w:ins w:id="493" w:author="Meyer, Michael Frederick" w:date="2021-04-05T15:45:00Z">
        <w:r>
          <w:t xml:space="preserve">Schram, J. B., M. O. </w:t>
        </w:r>
        <w:proofErr w:type="spellStart"/>
        <w:r>
          <w:t>Amsler</w:t>
        </w:r>
        <w:proofErr w:type="spellEnd"/>
        <w:r>
          <w:t xml:space="preserve">, A. W. E. Galloway, C. D. </w:t>
        </w:r>
        <w:proofErr w:type="spellStart"/>
        <w:r>
          <w:t>Amsler</w:t>
        </w:r>
        <w:proofErr w:type="spellEnd"/>
        <w:r>
          <w:t xml:space="preserve">, and J. B. McClintock. 2019. Fatty acid trophic transfer of Antarctic algae to a sympatric amphipod consumer. Antarctic Science </w:t>
        </w:r>
        <w:r>
          <w:rPr>
            <w:b/>
            <w:bCs/>
          </w:rPr>
          <w:t>31</w:t>
        </w:r>
        <w:r>
          <w:t>: 315–316. doi:10.1017/S0954102019000397</w:t>
        </w:r>
      </w:ins>
    </w:p>
    <w:p w14:paraId="461B2D6B" w14:textId="77777777" w:rsidR="00BD35BE" w:rsidRDefault="00BD35BE" w:rsidP="00BD35BE">
      <w:pPr>
        <w:pStyle w:val="Bibliography"/>
        <w:rPr>
          <w:ins w:id="494" w:author="Meyer, Michael Frederick" w:date="2021-04-05T15:45:00Z"/>
        </w:rPr>
        <w:pPrChange w:id="495" w:author="Meyer, Michael Frederick" w:date="2021-04-05T15:45:00Z">
          <w:pPr>
            <w:widowControl w:val="0"/>
            <w:autoSpaceDE w:val="0"/>
            <w:autoSpaceDN w:val="0"/>
            <w:adjustRightInd w:val="0"/>
            <w:spacing w:line="240" w:lineRule="auto"/>
          </w:pPr>
        </w:pPrChange>
      </w:pPr>
      <w:ins w:id="496" w:author="Meyer, Michael Frederick" w:date="2021-04-05T15:45:00Z">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ins>
    </w:p>
    <w:p w14:paraId="1BAA2D54" w14:textId="77777777" w:rsidR="00BD35BE" w:rsidRDefault="00BD35BE" w:rsidP="00BD35BE">
      <w:pPr>
        <w:pStyle w:val="Bibliography"/>
        <w:rPr>
          <w:ins w:id="497" w:author="Meyer, Michael Frederick" w:date="2021-04-05T15:45:00Z"/>
        </w:rPr>
        <w:pPrChange w:id="498" w:author="Meyer, Michael Frederick" w:date="2021-04-05T15:45:00Z">
          <w:pPr>
            <w:widowControl w:val="0"/>
            <w:autoSpaceDE w:val="0"/>
            <w:autoSpaceDN w:val="0"/>
            <w:adjustRightInd w:val="0"/>
            <w:spacing w:line="240" w:lineRule="auto"/>
          </w:pPr>
        </w:pPrChange>
      </w:pPr>
      <w:proofErr w:type="spellStart"/>
      <w:ins w:id="499" w:author="Meyer, Michael Frederick" w:date="2021-04-05T15:45:00Z">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ins>
    </w:p>
    <w:p w14:paraId="6A999F9E" w14:textId="77777777" w:rsidR="00BD35BE" w:rsidRDefault="00BD35BE" w:rsidP="00BD35BE">
      <w:pPr>
        <w:pStyle w:val="Bibliography"/>
        <w:rPr>
          <w:ins w:id="500" w:author="Meyer, Michael Frederick" w:date="2021-04-05T15:45:00Z"/>
        </w:rPr>
        <w:pPrChange w:id="501" w:author="Meyer, Michael Frederick" w:date="2021-04-05T15:45:00Z">
          <w:pPr>
            <w:widowControl w:val="0"/>
            <w:autoSpaceDE w:val="0"/>
            <w:autoSpaceDN w:val="0"/>
            <w:adjustRightInd w:val="0"/>
            <w:spacing w:line="240" w:lineRule="auto"/>
          </w:pPr>
        </w:pPrChange>
      </w:pPr>
      <w:proofErr w:type="spellStart"/>
      <w:ins w:id="502" w:author="Meyer, Michael Frederick" w:date="2021-04-05T15:45:00Z">
        <w:r>
          <w:t>Sitnikova</w:t>
        </w:r>
        <w:proofErr w:type="spellEnd"/>
        <w:r>
          <w:t xml:space="preserve">, T. </w:t>
        </w:r>
        <w:proofErr w:type="spellStart"/>
        <w:r>
          <w:t>Ya</w:t>
        </w:r>
        <w:proofErr w:type="spellEnd"/>
        <w:r>
          <w:t xml:space="preserve">. 2012. </w:t>
        </w:r>
        <w:proofErr w:type="spellStart"/>
        <w:r>
          <w:t>Определитель</w:t>
        </w:r>
        <w:proofErr w:type="spellEnd"/>
        <w:r>
          <w:t xml:space="preserve"> </w:t>
        </w:r>
        <w:proofErr w:type="spellStart"/>
        <w:r>
          <w:t>брюхоногих</w:t>
        </w:r>
        <w:proofErr w:type="spellEnd"/>
        <w:r>
          <w:t xml:space="preserve"> </w:t>
        </w:r>
        <w:proofErr w:type="spellStart"/>
        <w:r>
          <w:t>моллюсков</w:t>
        </w:r>
        <w:proofErr w:type="spellEnd"/>
        <w:r>
          <w:t xml:space="preserve"> </w:t>
        </w:r>
        <w:proofErr w:type="spellStart"/>
        <w:r>
          <w:t>бухты</w:t>
        </w:r>
        <w:proofErr w:type="spellEnd"/>
        <w:r>
          <w:t xml:space="preserve"> </w:t>
        </w:r>
        <w:proofErr w:type="spellStart"/>
        <w:r>
          <w:t>Большие</w:t>
        </w:r>
        <w:proofErr w:type="spellEnd"/>
        <w:r>
          <w:t xml:space="preserve"> </w:t>
        </w:r>
        <w:proofErr w:type="spellStart"/>
        <w:r>
          <w:t>Коты</w:t>
        </w:r>
        <w:proofErr w:type="spellEnd"/>
        <w:r>
          <w:t xml:space="preserve"> (</w:t>
        </w:r>
        <w:proofErr w:type="spellStart"/>
        <w:r>
          <w:t>юго-западное</w:t>
        </w:r>
        <w:proofErr w:type="spellEnd"/>
        <w:r>
          <w:t xml:space="preserve"> </w:t>
        </w:r>
        <w:proofErr w:type="spellStart"/>
        <w:r>
          <w:t>побережье</w:t>
        </w:r>
        <w:proofErr w:type="spellEnd"/>
        <w:r>
          <w:t xml:space="preserve"> </w:t>
        </w:r>
        <w:proofErr w:type="spellStart"/>
        <w:r>
          <w:t>озера</w:t>
        </w:r>
        <w:proofErr w:type="spellEnd"/>
        <w:r>
          <w:t xml:space="preserve"> </w:t>
        </w:r>
        <w:proofErr w:type="spellStart"/>
        <w:r>
          <w:t>Байкал</w:t>
        </w:r>
        <w:proofErr w:type="spellEnd"/>
        <w:r>
          <w:t xml:space="preserve">) [Key of the Gastropod </w:t>
        </w:r>
        <w:proofErr w:type="spellStart"/>
        <w:r>
          <w:t>Molluscs</w:t>
        </w:r>
        <w:proofErr w:type="spellEnd"/>
        <w:r>
          <w:t xml:space="preserve"> in the Bay of Bolshie </w:t>
        </w:r>
        <w:proofErr w:type="spellStart"/>
        <w:r>
          <w:t>Koty</w:t>
        </w:r>
        <w:proofErr w:type="spellEnd"/>
        <w:r>
          <w:t xml:space="preserve"> (South-West shoreline of Lake Baikal)], Irkutsk State University.</w:t>
        </w:r>
      </w:ins>
    </w:p>
    <w:p w14:paraId="228D61C4" w14:textId="77777777" w:rsidR="00BD35BE" w:rsidRDefault="00BD35BE" w:rsidP="00BD35BE">
      <w:pPr>
        <w:pStyle w:val="Bibliography"/>
        <w:rPr>
          <w:ins w:id="503" w:author="Meyer, Michael Frederick" w:date="2021-04-05T15:45:00Z"/>
        </w:rPr>
        <w:pPrChange w:id="504" w:author="Meyer, Michael Frederick" w:date="2021-04-05T15:45:00Z">
          <w:pPr>
            <w:widowControl w:val="0"/>
            <w:autoSpaceDE w:val="0"/>
            <w:autoSpaceDN w:val="0"/>
            <w:adjustRightInd w:val="0"/>
            <w:spacing w:line="240" w:lineRule="auto"/>
          </w:pPr>
        </w:pPrChange>
      </w:pPr>
      <w:proofErr w:type="spellStart"/>
      <w:ins w:id="505" w:author="Meyer, Michael Frederick" w:date="2021-04-05T15:45:00Z">
        <w:r>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ins>
    </w:p>
    <w:p w14:paraId="24EC6F3A" w14:textId="77777777" w:rsidR="00BD35BE" w:rsidRDefault="00BD35BE" w:rsidP="00BD35BE">
      <w:pPr>
        <w:pStyle w:val="Bibliography"/>
        <w:rPr>
          <w:ins w:id="506" w:author="Meyer, Michael Frederick" w:date="2021-04-05T15:45:00Z"/>
        </w:rPr>
        <w:pPrChange w:id="507" w:author="Meyer, Michael Frederick" w:date="2021-04-05T15:45:00Z">
          <w:pPr>
            <w:widowControl w:val="0"/>
            <w:autoSpaceDE w:val="0"/>
            <w:autoSpaceDN w:val="0"/>
            <w:adjustRightInd w:val="0"/>
            <w:spacing w:line="240" w:lineRule="auto"/>
          </w:pPr>
        </w:pPrChange>
      </w:pPr>
      <w:ins w:id="508" w:author="Meyer, Michael Frederick" w:date="2021-04-05T15:45:00Z">
        <w:r>
          <w:t xml:space="preserve">Smith, V. H., G. D. Tilman, and J. C. Nekola. 1999. Eutrophication: impacts of excess nutrient inputs on freshwater, marine, and terrestrial ecosystems. Environmental Pollution </w:t>
        </w:r>
        <w:r>
          <w:rPr>
            <w:b/>
            <w:bCs/>
          </w:rPr>
          <w:t>100</w:t>
        </w:r>
        <w:r>
          <w:t>: 179–196. doi:10.1016/S0269-7491(99)00091-3</w:t>
        </w:r>
      </w:ins>
    </w:p>
    <w:p w14:paraId="1D73C170" w14:textId="77777777" w:rsidR="00BD35BE" w:rsidRDefault="00BD35BE" w:rsidP="00BD35BE">
      <w:pPr>
        <w:pStyle w:val="Bibliography"/>
        <w:rPr>
          <w:ins w:id="509" w:author="Meyer, Michael Frederick" w:date="2021-04-05T15:45:00Z"/>
        </w:rPr>
        <w:pPrChange w:id="510" w:author="Meyer, Michael Frederick" w:date="2021-04-05T15:45:00Z">
          <w:pPr>
            <w:widowControl w:val="0"/>
            <w:autoSpaceDE w:val="0"/>
            <w:autoSpaceDN w:val="0"/>
            <w:adjustRightInd w:val="0"/>
            <w:spacing w:line="240" w:lineRule="auto"/>
          </w:pPr>
        </w:pPrChange>
      </w:pPr>
      <w:proofErr w:type="spellStart"/>
      <w:ins w:id="511" w:author="Meyer, Michael Frederick" w:date="2021-04-05T15:45:00Z">
        <w:r>
          <w:t>Sneath</w:t>
        </w:r>
        <w:proofErr w:type="spellEnd"/>
        <w:r>
          <w:t xml:space="preserve">, P. H. A., and R. R. </w:t>
        </w:r>
        <w:proofErr w:type="spellStart"/>
        <w:r>
          <w:t>Sokal</w:t>
        </w:r>
        <w:proofErr w:type="spellEnd"/>
        <w:r>
          <w:t>. 1973. Numerical Taxonomy: The Principles and Practice of Numerical Classification, W. H. Freeman.</w:t>
        </w:r>
      </w:ins>
    </w:p>
    <w:p w14:paraId="7CD0B675" w14:textId="77777777" w:rsidR="00BD35BE" w:rsidRDefault="00BD35BE" w:rsidP="00BD35BE">
      <w:pPr>
        <w:pStyle w:val="Bibliography"/>
        <w:rPr>
          <w:ins w:id="512" w:author="Meyer, Michael Frederick" w:date="2021-04-05T15:45:00Z"/>
        </w:rPr>
        <w:pPrChange w:id="513" w:author="Meyer, Michael Frederick" w:date="2021-04-05T15:45:00Z">
          <w:pPr>
            <w:widowControl w:val="0"/>
            <w:autoSpaceDE w:val="0"/>
            <w:autoSpaceDN w:val="0"/>
            <w:adjustRightInd w:val="0"/>
            <w:spacing w:line="240" w:lineRule="auto"/>
          </w:pPr>
        </w:pPrChange>
      </w:pPr>
      <w:ins w:id="514" w:author="Meyer, Michael Frederick" w:date="2021-04-05T15:45:00Z">
        <w:r>
          <w:t xml:space="preserve">Steinmetz, Z., C. </w:t>
        </w:r>
        <w:proofErr w:type="spellStart"/>
        <w:r>
          <w:t>Wollmann</w:t>
        </w:r>
        <w:proofErr w:type="spellEnd"/>
        <w:r>
          <w:t xml:space="preserve">, M. Schaefer, and others. 2016. Plastic mulching in agriculture. Trading short-term agronomic benefits for long-term soil degradation? Science of The Total Environment </w:t>
        </w:r>
        <w:r>
          <w:rPr>
            <w:b/>
            <w:bCs/>
          </w:rPr>
          <w:t>550</w:t>
        </w:r>
        <w:r>
          <w:t xml:space="preserve">: 690–705. </w:t>
        </w:r>
        <w:proofErr w:type="gramStart"/>
        <w:r>
          <w:t>doi:10.1016/j.scitotenv</w:t>
        </w:r>
        <w:proofErr w:type="gramEnd"/>
        <w:r>
          <w:t>.2016.01.153</w:t>
        </w:r>
      </w:ins>
    </w:p>
    <w:p w14:paraId="6DF49F5C" w14:textId="77777777" w:rsidR="00BD35BE" w:rsidRDefault="00BD35BE" w:rsidP="00BD35BE">
      <w:pPr>
        <w:pStyle w:val="Bibliography"/>
        <w:rPr>
          <w:ins w:id="515" w:author="Meyer, Michael Frederick" w:date="2021-04-05T15:45:00Z"/>
        </w:rPr>
        <w:pPrChange w:id="516" w:author="Meyer, Michael Frederick" w:date="2021-04-05T15:45:00Z">
          <w:pPr>
            <w:widowControl w:val="0"/>
            <w:autoSpaceDE w:val="0"/>
            <w:autoSpaceDN w:val="0"/>
            <w:adjustRightInd w:val="0"/>
            <w:spacing w:line="240" w:lineRule="auto"/>
          </w:pPr>
        </w:pPrChange>
      </w:pPr>
      <w:ins w:id="517" w:author="Meyer, Michael Frederick" w:date="2021-04-05T15:45:00Z">
        <w:r>
          <w:lastRenderedPageBreak/>
          <w:t xml:space="preserve">Stock, B. C., A. L. Jackson, E. J. Ward, A. C. Parnell, D. L. Phillips, and B. X. Semmens. 2018a. Analyzing mixing systems using a new generation of Bayesian tracer mixing models. </w:t>
        </w:r>
        <w:proofErr w:type="spellStart"/>
        <w:r>
          <w:t>PeerJ</w:t>
        </w:r>
        <w:proofErr w:type="spellEnd"/>
        <w:r>
          <w:t xml:space="preserve"> </w:t>
        </w:r>
        <w:r>
          <w:rPr>
            <w:b/>
            <w:bCs/>
          </w:rPr>
          <w:t>6</w:t>
        </w:r>
        <w:r>
          <w:t>: e5096. doi:10.7717/peerj.5096</w:t>
        </w:r>
      </w:ins>
    </w:p>
    <w:p w14:paraId="5C928C2C" w14:textId="77777777" w:rsidR="00BD35BE" w:rsidRDefault="00BD35BE" w:rsidP="00BD35BE">
      <w:pPr>
        <w:pStyle w:val="Bibliography"/>
        <w:rPr>
          <w:ins w:id="518" w:author="Meyer, Michael Frederick" w:date="2021-04-05T15:45:00Z"/>
        </w:rPr>
        <w:pPrChange w:id="519" w:author="Meyer, Michael Frederick" w:date="2021-04-05T15:45:00Z">
          <w:pPr>
            <w:widowControl w:val="0"/>
            <w:autoSpaceDE w:val="0"/>
            <w:autoSpaceDN w:val="0"/>
            <w:adjustRightInd w:val="0"/>
            <w:spacing w:line="240" w:lineRule="auto"/>
          </w:pPr>
        </w:pPrChange>
      </w:pPr>
      <w:ins w:id="520" w:author="Meyer, Michael Frederick" w:date="2021-04-05T15:45:00Z">
        <w:r>
          <w:t xml:space="preserve">Stock, B., A. Jackson, E. Ward, and J. </w:t>
        </w:r>
        <w:proofErr w:type="spellStart"/>
        <w:r>
          <w:t>Venkiteswaran</w:t>
        </w:r>
        <w:proofErr w:type="spellEnd"/>
        <w:r>
          <w:t xml:space="preserve">. 2018b. </w:t>
        </w:r>
        <w:proofErr w:type="spellStart"/>
        <w:r>
          <w:t>brianstock</w:t>
        </w:r>
        <w:proofErr w:type="spellEnd"/>
        <w:r>
          <w:t>/</w:t>
        </w:r>
        <w:proofErr w:type="spellStart"/>
        <w:r>
          <w:t>MixSIAR</w:t>
        </w:r>
        <w:proofErr w:type="spellEnd"/>
        <w:r>
          <w:t xml:space="preserve"> 3.1.9, </w:t>
        </w:r>
        <w:proofErr w:type="spellStart"/>
        <w:r>
          <w:t>Zenodo</w:t>
        </w:r>
        <w:proofErr w:type="spellEnd"/>
        <w:r>
          <w:t>.</w:t>
        </w:r>
      </w:ins>
    </w:p>
    <w:p w14:paraId="7D1868A5" w14:textId="77777777" w:rsidR="00BD35BE" w:rsidRDefault="00BD35BE" w:rsidP="00BD35BE">
      <w:pPr>
        <w:pStyle w:val="Bibliography"/>
        <w:rPr>
          <w:ins w:id="521" w:author="Meyer, Michael Frederick" w:date="2021-04-05T15:45:00Z"/>
        </w:rPr>
        <w:pPrChange w:id="522" w:author="Meyer, Michael Frederick" w:date="2021-04-05T15:45:00Z">
          <w:pPr>
            <w:widowControl w:val="0"/>
            <w:autoSpaceDE w:val="0"/>
            <w:autoSpaceDN w:val="0"/>
            <w:adjustRightInd w:val="0"/>
            <w:spacing w:line="240" w:lineRule="auto"/>
          </w:pPr>
        </w:pPrChange>
      </w:pPr>
      <w:ins w:id="523" w:author="Meyer, Michael Frederick" w:date="2021-04-05T15:45:00Z">
        <w:r>
          <w:t xml:space="preserve">Stoddard, J. L., J. Van Sickle, A. T. Herlihy, J. </w:t>
        </w:r>
        <w:proofErr w:type="spellStart"/>
        <w:r>
          <w:t>Brahney</w:t>
        </w:r>
        <w:proofErr w:type="spellEnd"/>
        <w:r>
          <w:t xml:space="preserve">, S. Paulsen, D. V. Peck, R. Mitchell, and A. I. Pollard. 2016. Continental-Scale Increase in Lake and Stream Phosphorus: Are Oligotrophic Systems Disappearing in the United States? Environ. Sci. Technol. </w:t>
        </w:r>
        <w:r>
          <w:rPr>
            <w:b/>
            <w:bCs/>
          </w:rPr>
          <w:t>50</w:t>
        </w:r>
        <w:r>
          <w:t xml:space="preserve">: 3409–3415. </w:t>
        </w:r>
        <w:proofErr w:type="gramStart"/>
        <w:r>
          <w:t>doi:10.1021/acs.est</w:t>
        </w:r>
        <w:proofErr w:type="gramEnd"/>
        <w:r>
          <w:t>.5b05950</w:t>
        </w:r>
      </w:ins>
    </w:p>
    <w:p w14:paraId="2C737B07" w14:textId="77777777" w:rsidR="00BD35BE" w:rsidRDefault="00BD35BE" w:rsidP="00BD35BE">
      <w:pPr>
        <w:pStyle w:val="Bibliography"/>
        <w:rPr>
          <w:ins w:id="524" w:author="Meyer, Michael Frederick" w:date="2021-04-05T15:45:00Z"/>
        </w:rPr>
        <w:pPrChange w:id="525" w:author="Meyer, Michael Frederick" w:date="2021-04-05T15:45:00Z">
          <w:pPr>
            <w:widowControl w:val="0"/>
            <w:autoSpaceDE w:val="0"/>
            <w:autoSpaceDN w:val="0"/>
            <w:adjustRightInd w:val="0"/>
            <w:spacing w:line="240" w:lineRule="auto"/>
          </w:pPr>
        </w:pPrChange>
      </w:pPr>
      <w:ins w:id="526" w:author="Meyer, Michael Frederick" w:date="2021-04-05T15:45:00Z">
        <w:r>
          <w:t xml:space="preserve">Sumner, M. D. 2019. </w:t>
        </w:r>
        <w:proofErr w:type="spellStart"/>
        <w:r>
          <w:t>spdplyr</w:t>
        </w:r>
        <w:proofErr w:type="spellEnd"/>
        <w:r>
          <w:t xml:space="preserve">: Data Manipulation Verbs for the Spatial </w:t>
        </w:r>
        <w:proofErr w:type="gramStart"/>
        <w:r>
          <w:t>Classes,.</w:t>
        </w:r>
        <w:proofErr w:type="gramEnd"/>
      </w:ins>
    </w:p>
    <w:p w14:paraId="65438366" w14:textId="77777777" w:rsidR="00BD35BE" w:rsidRDefault="00BD35BE" w:rsidP="00BD35BE">
      <w:pPr>
        <w:pStyle w:val="Bibliography"/>
        <w:rPr>
          <w:ins w:id="527" w:author="Meyer, Michael Frederick" w:date="2021-04-05T15:45:00Z"/>
        </w:rPr>
        <w:pPrChange w:id="528" w:author="Meyer, Michael Frederick" w:date="2021-04-05T15:45:00Z">
          <w:pPr>
            <w:widowControl w:val="0"/>
            <w:autoSpaceDE w:val="0"/>
            <w:autoSpaceDN w:val="0"/>
            <w:adjustRightInd w:val="0"/>
            <w:spacing w:line="240" w:lineRule="auto"/>
          </w:pPr>
        </w:pPrChange>
      </w:pPr>
      <w:ins w:id="529" w:author="Meyer, Michael Frederick" w:date="2021-04-05T15:45:00Z">
        <w:r>
          <w:t xml:space="preserve">Suzuki, R., Y. Terada, and H. </w:t>
        </w:r>
        <w:proofErr w:type="spellStart"/>
        <w:r>
          <w:t>Shimodaira</w:t>
        </w:r>
        <w:proofErr w:type="spellEnd"/>
        <w:r>
          <w:t xml:space="preserve">. 2019. </w:t>
        </w:r>
        <w:proofErr w:type="spellStart"/>
        <w:r>
          <w:t>pvclust</w:t>
        </w:r>
        <w:proofErr w:type="spellEnd"/>
        <w:r>
          <w:t xml:space="preserve">: Hierarchical Clustering with P-Values via Multiscale Bootstrap </w:t>
        </w:r>
        <w:proofErr w:type="gramStart"/>
        <w:r>
          <w:t>Resampling,.</w:t>
        </w:r>
        <w:proofErr w:type="gramEnd"/>
      </w:ins>
    </w:p>
    <w:p w14:paraId="6A14C14F" w14:textId="77777777" w:rsidR="00BD35BE" w:rsidRDefault="00BD35BE" w:rsidP="00BD35BE">
      <w:pPr>
        <w:pStyle w:val="Bibliography"/>
        <w:rPr>
          <w:ins w:id="530" w:author="Meyer, Michael Frederick" w:date="2021-04-05T15:45:00Z"/>
        </w:rPr>
        <w:pPrChange w:id="531" w:author="Meyer, Michael Frederick" w:date="2021-04-05T15:45:00Z">
          <w:pPr>
            <w:widowControl w:val="0"/>
            <w:autoSpaceDE w:val="0"/>
            <w:autoSpaceDN w:val="0"/>
            <w:adjustRightInd w:val="0"/>
            <w:spacing w:line="240" w:lineRule="auto"/>
          </w:pPr>
        </w:pPrChange>
      </w:pPr>
      <w:proofErr w:type="spellStart"/>
      <w:ins w:id="532" w:author="Meyer, Michael Frederick" w:date="2021-04-05T15:45:00Z">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ins>
    </w:p>
    <w:p w14:paraId="3948EB10" w14:textId="77777777" w:rsidR="00BD35BE" w:rsidRDefault="00BD35BE" w:rsidP="00BD35BE">
      <w:pPr>
        <w:pStyle w:val="Bibliography"/>
        <w:rPr>
          <w:ins w:id="533" w:author="Meyer, Michael Frederick" w:date="2021-04-05T15:45:00Z"/>
        </w:rPr>
        <w:pPrChange w:id="534" w:author="Meyer, Michael Frederick" w:date="2021-04-05T15:45:00Z">
          <w:pPr>
            <w:widowControl w:val="0"/>
            <w:autoSpaceDE w:val="0"/>
            <w:autoSpaceDN w:val="0"/>
            <w:adjustRightInd w:val="0"/>
            <w:spacing w:line="240" w:lineRule="auto"/>
          </w:pPr>
        </w:pPrChange>
      </w:pPr>
      <w:ins w:id="535" w:author="Meyer, Michael Frederick" w:date="2021-04-05T15:45:00Z">
        <w:r>
          <w:t xml:space="preserve">Swann, G. E. A., V. N. </w:t>
        </w:r>
        <w:proofErr w:type="spellStart"/>
        <w:r>
          <w:t>Panizzo</w:t>
        </w:r>
        <w:proofErr w:type="spellEnd"/>
        <w:r>
          <w:t xml:space="preserve">, S. </w:t>
        </w:r>
        <w:proofErr w:type="spellStart"/>
        <w:r>
          <w:t>Piccolroaz</w:t>
        </w:r>
        <w:proofErr w:type="spellEnd"/>
        <w:r>
          <w:t xml:space="preserve">, and others. 2020. Changing nutrient cycling in Lake Baikal, the world’s oldest lake. PNAS </w:t>
        </w:r>
        <w:r>
          <w:rPr>
            <w:b/>
            <w:bCs/>
          </w:rPr>
          <w:t>117</w:t>
        </w:r>
        <w:r>
          <w:t>: 27211–27217. doi:10.1073/pnas.2013181117</w:t>
        </w:r>
      </w:ins>
    </w:p>
    <w:p w14:paraId="3D6E85DA" w14:textId="77777777" w:rsidR="00BD35BE" w:rsidRDefault="00BD35BE" w:rsidP="00BD35BE">
      <w:pPr>
        <w:pStyle w:val="Bibliography"/>
        <w:rPr>
          <w:ins w:id="536" w:author="Meyer, Michael Frederick" w:date="2021-04-05T15:45:00Z"/>
        </w:rPr>
        <w:pPrChange w:id="537" w:author="Meyer, Michael Frederick" w:date="2021-04-05T15:45:00Z">
          <w:pPr>
            <w:widowControl w:val="0"/>
            <w:autoSpaceDE w:val="0"/>
            <w:autoSpaceDN w:val="0"/>
            <w:adjustRightInd w:val="0"/>
            <w:spacing w:line="240" w:lineRule="auto"/>
          </w:pPr>
        </w:pPrChange>
      </w:pPr>
      <w:ins w:id="538" w:author="Meyer, Michael Frederick" w:date="2021-04-05T15:45:00Z">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ins>
    </w:p>
    <w:p w14:paraId="5411C925" w14:textId="77777777" w:rsidR="00BD35BE" w:rsidRDefault="00BD35BE" w:rsidP="00BD35BE">
      <w:pPr>
        <w:pStyle w:val="Bibliography"/>
        <w:rPr>
          <w:ins w:id="539" w:author="Meyer, Michael Frederick" w:date="2021-04-05T15:45:00Z"/>
        </w:rPr>
        <w:pPrChange w:id="540" w:author="Meyer, Michael Frederick" w:date="2021-04-05T15:45:00Z">
          <w:pPr>
            <w:widowControl w:val="0"/>
            <w:autoSpaceDE w:val="0"/>
            <w:autoSpaceDN w:val="0"/>
            <w:adjustRightInd w:val="0"/>
            <w:spacing w:line="240" w:lineRule="auto"/>
          </w:pPr>
        </w:pPrChange>
      </w:pPr>
      <w:proofErr w:type="spellStart"/>
      <w:ins w:id="541" w:author="Meyer, Michael Frederick" w:date="2021-04-05T15:45:00Z">
        <w:r>
          <w:t>Takhteev</w:t>
        </w:r>
        <w:proofErr w:type="spellEnd"/>
        <w:r>
          <w:t xml:space="preserve">, V. V., and D. I. </w:t>
        </w:r>
        <w:proofErr w:type="spellStart"/>
        <w:r>
          <w:t>Didorenko</w:t>
        </w:r>
        <w:proofErr w:type="spellEnd"/>
        <w:r>
          <w:t xml:space="preserve">. 2015. Fauna and ecology of amphipods of Lake Baikal: A Training manual, V.B. </w:t>
        </w:r>
        <w:proofErr w:type="spellStart"/>
        <w:r>
          <w:t>Sochava</w:t>
        </w:r>
        <w:proofErr w:type="spellEnd"/>
        <w:r>
          <w:t xml:space="preserve"> Institute of Geography SB RAS.</w:t>
        </w:r>
      </w:ins>
    </w:p>
    <w:p w14:paraId="495E7F2F" w14:textId="77777777" w:rsidR="00BD35BE" w:rsidRDefault="00BD35BE" w:rsidP="00BD35BE">
      <w:pPr>
        <w:pStyle w:val="Bibliography"/>
        <w:rPr>
          <w:ins w:id="542" w:author="Meyer, Michael Frederick" w:date="2021-04-05T15:45:00Z"/>
        </w:rPr>
        <w:pPrChange w:id="543" w:author="Meyer, Michael Frederick" w:date="2021-04-05T15:45:00Z">
          <w:pPr>
            <w:widowControl w:val="0"/>
            <w:autoSpaceDE w:val="0"/>
            <w:autoSpaceDN w:val="0"/>
            <w:adjustRightInd w:val="0"/>
            <w:spacing w:line="240" w:lineRule="auto"/>
          </w:pPr>
        </w:pPrChange>
      </w:pPr>
      <w:proofErr w:type="spellStart"/>
      <w:ins w:id="544" w:author="Meyer, Michael Frederick" w:date="2021-04-05T15:45:00Z">
        <w:r>
          <w:lastRenderedPageBreak/>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ins>
    </w:p>
    <w:p w14:paraId="494219BF" w14:textId="77777777" w:rsidR="00BD35BE" w:rsidRDefault="00BD35BE" w:rsidP="00BD35BE">
      <w:pPr>
        <w:pStyle w:val="Bibliography"/>
        <w:rPr>
          <w:ins w:id="545" w:author="Meyer, Michael Frederick" w:date="2021-04-05T15:45:00Z"/>
        </w:rPr>
        <w:pPrChange w:id="546" w:author="Meyer, Michael Frederick" w:date="2021-04-05T15:45:00Z">
          <w:pPr>
            <w:widowControl w:val="0"/>
            <w:autoSpaceDE w:val="0"/>
            <w:autoSpaceDN w:val="0"/>
            <w:adjustRightInd w:val="0"/>
            <w:spacing w:line="240" w:lineRule="auto"/>
          </w:pPr>
        </w:pPrChange>
      </w:pPr>
      <w:proofErr w:type="spellStart"/>
      <w:ins w:id="547" w:author="Meyer, Michael Frederick" w:date="2021-04-05T15:45:00Z">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ins>
    </w:p>
    <w:p w14:paraId="07E28EE7" w14:textId="77777777" w:rsidR="00BD35BE" w:rsidRDefault="00BD35BE" w:rsidP="00BD35BE">
      <w:pPr>
        <w:pStyle w:val="Bibliography"/>
        <w:rPr>
          <w:ins w:id="548" w:author="Meyer, Michael Frederick" w:date="2021-04-05T15:45:00Z"/>
        </w:rPr>
        <w:pPrChange w:id="549" w:author="Meyer, Michael Frederick" w:date="2021-04-05T15:45:00Z">
          <w:pPr>
            <w:widowControl w:val="0"/>
            <w:autoSpaceDE w:val="0"/>
            <w:autoSpaceDN w:val="0"/>
            <w:adjustRightInd w:val="0"/>
            <w:spacing w:line="240" w:lineRule="auto"/>
          </w:pPr>
        </w:pPrChange>
      </w:pPr>
      <w:ins w:id="550" w:author="Meyer, Michael Frederick" w:date="2021-04-05T15:45:00Z">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ins>
    </w:p>
    <w:p w14:paraId="1990F795" w14:textId="77777777" w:rsidR="00BD35BE" w:rsidRDefault="00BD35BE" w:rsidP="00BD35BE">
      <w:pPr>
        <w:pStyle w:val="Bibliography"/>
        <w:rPr>
          <w:ins w:id="551" w:author="Meyer, Michael Frederick" w:date="2021-04-05T15:45:00Z"/>
        </w:rPr>
        <w:pPrChange w:id="552" w:author="Meyer, Michael Frederick" w:date="2021-04-05T15:45:00Z">
          <w:pPr>
            <w:widowControl w:val="0"/>
            <w:autoSpaceDE w:val="0"/>
            <w:autoSpaceDN w:val="0"/>
            <w:adjustRightInd w:val="0"/>
            <w:spacing w:line="240" w:lineRule="auto"/>
          </w:pPr>
        </w:pPrChange>
      </w:pPr>
      <w:proofErr w:type="spellStart"/>
      <w:ins w:id="553" w:author="Meyer, Michael Frederick" w:date="2021-04-05T15:45:00Z">
        <w:r>
          <w:t>Tornqvist</w:t>
        </w:r>
        <w:proofErr w:type="spellEnd"/>
        <w:r>
          <w:t xml:space="preserve">, R., J. </w:t>
        </w:r>
        <w:proofErr w:type="spellStart"/>
        <w:r>
          <w:t>Jarsjo</w:t>
        </w:r>
        <w:proofErr w:type="spellEnd"/>
        <w:r>
          <w:t xml:space="preserve">, J. </w:t>
        </w:r>
        <w:proofErr w:type="spellStart"/>
        <w:r>
          <w:t>Pietron</w:t>
        </w:r>
        <w:proofErr w:type="spellEnd"/>
        <w:r>
          <w:t xml:space="preserve">, A. Bring, P. </w:t>
        </w:r>
        <w:proofErr w:type="spellStart"/>
        <w:r>
          <w:t>Rogberg</w:t>
        </w:r>
        <w:proofErr w:type="spellEnd"/>
        <w:r>
          <w:t xml:space="preserve">, S. M. </w:t>
        </w:r>
        <w:proofErr w:type="spellStart"/>
        <w:r>
          <w:t>Asokan</w:t>
        </w:r>
        <w:proofErr w:type="spellEnd"/>
        <w:r>
          <w:t xml:space="preserve">, and G. </w:t>
        </w:r>
        <w:proofErr w:type="spellStart"/>
        <w:r>
          <w:t>Destouni</w:t>
        </w:r>
        <w:proofErr w:type="spellEnd"/>
        <w:r>
          <w:t xml:space="preserve">. 2014. Evolution of the hydro-climate system in the Lake Baikal basin. Journal of Hydrology </w:t>
        </w:r>
        <w:r>
          <w:rPr>
            <w:b/>
            <w:bCs/>
          </w:rPr>
          <w:t>519</w:t>
        </w:r>
        <w:r>
          <w:t xml:space="preserve">: 1953–1962. </w:t>
        </w:r>
        <w:proofErr w:type="gramStart"/>
        <w:r>
          <w:t>doi:10.1016/j.jhydrol</w:t>
        </w:r>
        <w:proofErr w:type="gramEnd"/>
        <w:r>
          <w:t>.2014.09.074</w:t>
        </w:r>
      </w:ins>
    </w:p>
    <w:p w14:paraId="6976C36D" w14:textId="77777777" w:rsidR="00BD35BE" w:rsidRDefault="00BD35BE" w:rsidP="00BD35BE">
      <w:pPr>
        <w:pStyle w:val="Bibliography"/>
        <w:rPr>
          <w:ins w:id="554" w:author="Meyer, Michael Frederick" w:date="2021-04-05T15:45:00Z"/>
        </w:rPr>
        <w:pPrChange w:id="555" w:author="Meyer, Michael Frederick" w:date="2021-04-05T15:45:00Z">
          <w:pPr>
            <w:widowControl w:val="0"/>
            <w:autoSpaceDE w:val="0"/>
            <w:autoSpaceDN w:val="0"/>
            <w:adjustRightInd w:val="0"/>
            <w:spacing w:line="240" w:lineRule="auto"/>
          </w:pPr>
        </w:pPrChange>
      </w:pPr>
      <w:ins w:id="556" w:author="Meyer, Michael Frederick" w:date="2021-04-05T15:45:00Z">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ins>
    </w:p>
    <w:p w14:paraId="0C342490" w14:textId="77777777" w:rsidR="00BD35BE" w:rsidRDefault="00BD35BE" w:rsidP="00BD35BE">
      <w:pPr>
        <w:pStyle w:val="Bibliography"/>
        <w:rPr>
          <w:ins w:id="557" w:author="Meyer, Michael Frederick" w:date="2021-04-05T15:45:00Z"/>
        </w:rPr>
        <w:pPrChange w:id="558" w:author="Meyer, Michael Frederick" w:date="2021-04-05T15:45:00Z">
          <w:pPr>
            <w:widowControl w:val="0"/>
            <w:autoSpaceDE w:val="0"/>
            <w:autoSpaceDN w:val="0"/>
            <w:adjustRightInd w:val="0"/>
            <w:spacing w:line="240" w:lineRule="auto"/>
          </w:pPr>
        </w:pPrChange>
      </w:pPr>
      <w:proofErr w:type="spellStart"/>
      <w:ins w:id="559" w:author="Meyer, Michael Frederick" w:date="2021-04-05T15:45:00Z">
        <w:r>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ins>
    </w:p>
    <w:p w14:paraId="476B545F" w14:textId="77777777" w:rsidR="00BD35BE" w:rsidRDefault="00BD35BE" w:rsidP="00BD35BE">
      <w:pPr>
        <w:pStyle w:val="Bibliography"/>
        <w:rPr>
          <w:ins w:id="560" w:author="Meyer, Michael Frederick" w:date="2021-04-05T15:45:00Z"/>
        </w:rPr>
        <w:pPrChange w:id="561" w:author="Meyer, Michael Frederick" w:date="2021-04-05T15:45:00Z">
          <w:pPr>
            <w:widowControl w:val="0"/>
            <w:autoSpaceDE w:val="0"/>
            <w:autoSpaceDN w:val="0"/>
            <w:adjustRightInd w:val="0"/>
            <w:spacing w:line="240" w:lineRule="auto"/>
          </w:pPr>
        </w:pPrChange>
      </w:pPr>
      <w:ins w:id="562" w:author="Meyer, Michael Frederick" w:date="2021-04-05T15:45:00Z">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ins>
    </w:p>
    <w:p w14:paraId="7B9092DB" w14:textId="77777777" w:rsidR="00BD35BE" w:rsidRDefault="00BD35BE" w:rsidP="00BD35BE">
      <w:pPr>
        <w:pStyle w:val="Bibliography"/>
        <w:rPr>
          <w:ins w:id="563" w:author="Meyer, Michael Frederick" w:date="2021-04-05T15:45:00Z"/>
        </w:rPr>
        <w:pPrChange w:id="564" w:author="Meyer, Michael Frederick" w:date="2021-04-05T15:45:00Z">
          <w:pPr>
            <w:widowControl w:val="0"/>
            <w:autoSpaceDE w:val="0"/>
            <w:autoSpaceDN w:val="0"/>
            <w:adjustRightInd w:val="0"/>
            <w:spacing w:line="240" w:lineRule="auto"/>
          </w:pPr>
        </w:pPrChange>
      </w:pPr>
      <w:ins w:id="565" w:author="Meyer, Michael Frederick" w:date="2021-04-05T15:45:00Z">
        <w:r>
          <w:t xml:space="preserve">de Vries, J. 1972. Soil Filtration of Wastewater Effluent and the Mechanism of Pore Clogging. Journal (Water Pollution Control Federation) </w:t>
        </w:r>
        <w:r>
          <w:rPr>
            <w:b/>
            <w:bCs/>
          </w:rPr>
          <w:t>44</w:t>
        </w:r>
        <w:r>
          <w:t>: 565–573.</w:t>
        </w:r>
      </w:ins>
    </w:p>
    <w:p w14:paraId="745ECD4C" w14:textId="77777777" w:rsidR="00BD35BE" w:rsidRDefault="00BD35BE" w:rsidP="00BD35BE">
      <w:pPr>
        <w:pStyle w:val="Bibliography"/>
        <w:rPr>
          <w:ins w:id="566" w:author="Meyer, Michael Frederick" w:date="2021-04-05T15:45:00Z"/>
        </w:rPr>
        <w:pPrChange w:id="567" w:author="Meyer, Michael Frederick" w:date="2021-04-05T15:45:00Z">
          <w:pPr>
            <w:widowControl w:val="0"/>
            <w:autoSpaceDE w:val="0"/>
            <w:autoSpaceDN w:val="0"/>
            <w:adjustRightInd w:val="0"/>
            <w:spacing w:line="240" w:lineRule="auto"/>
          </w:pPr>
        </w:pPrChange>
      </w:pPr>
      <w:ins w:id="568" w:author="Meyer, Michael Frederick" w:date="2021-04-05T15:45:00Z">
        <w:r>
          <w:lastRenderedPageBreak/>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ins>
    </w:p>
    <w:p w14:paraId="73F6D29E" w14:textId="77777777" w:rsidR="00BD35BE" w:rsidRDefault="00BD35BE" w:rsidP="00BD35BE">
      <w:pPr>
        <w:pStyle w:val="Bibliography"/>
        <w:rPr>
          <w:ins w:id="569" w:author="Meyer, Michael Frederick" w:date="2021-04-05T15:45:00Z"/>
        </w:rPr>
        <w:pPrChange w:id="570" w:author="Meyer, Michael Frederick" w:date="2021-04-05T15:45:00Z">
          <w:pPr>
            <w:widowControl w:val="0"/>
            <w:autoSpaceDE w:val="0"/>
            <w:autoSpaceDN w:val="0"/>
            <w:adjustRightInd w:val="0"/>
            <w:spacing w:line="240" w:lineRule="auto"/>
          </w:pPr>
        </w:pPrChange>
      </w:pPr>
      <w:ins w:id="571" w:author="Meyer, Michael Frederick" w:date="2021-04-05T15:45:00Z">
        <w:r>
          <w:t xml:space="preserve">Wayland, M., and K. A. Hobson. 2001. Stable carbon, nitrogen, and sulfur isotope ratios in riparian food webs on rivers receiving sewage and pulp-mill effluents. Can. J. Zool. </w:t>
        </w:r>
        <w:r>
          <w:rPr>
            <w:b/>
            <w:bCs/>
          </w:rPr>
          <w:t>79</w:t>
        </w:r>
        <w:r>
          <w:t>: 5–15. doi:10.1139/z00-169</w:t>
        </w:r>
      </w:ins>
    </w:p>
    <w:p w14:paraId="5EFAFAE5" w14:textId="77777777" w:rsidR="00BD35BE" w:rsidRDefault="00BD35BE" w:rsidP="00BD35BE">
      <w:pPr>
        <w:pStyle w:val="Bibliography"/>
        <w:rPr>
          <w:ins w:id="572" w:author="Meyer, Michael Frederick" w:date="2021-04-05T15:45:00Z"/>
        </w:rPr>
        <w:pPrChange w:id="573" w:author="Meyer, Michael Frederick" w:date="2021-04-05T15:45:00Z">
          <w:pPr>
            <w:widowControl w:val="0"/>
            <w:autoSpaceDE w:val="0"/>
            <w:autoSpaceDN w:val="0"/>
            <w:adjustRightInd w:val="0"/>
            <w:spacing w:line="240" w:lineRule="auto"/>
          </w:pPr>
        </w:pPrChange>
      </w:pPr>
      <w:ins w:id="574" w:author="Meyer, Michael Frederick" w:date="2021-04-05T15:45:00Z">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ins>
    </w:p>
    <w:p w14:paraId="5D781B00" w14:textId="77777777" w:rsidR="00BD35BE" w:rsidRDefault="00BD35BE" w:rsidP="00BD35BE">
      <w:pPr>
        <w:pStyle w:val="Bibliography"/>
        <w:rPr>
          <w:ins w:id="575" w:author="Meyer, Michael Frederick" w:date="2021-04-05T15:45:00Z"/>
        </w:rPr>
        <w:pPrChange w:id="576" w:author="Meyer, Michael Frederick" w:date="2021-04-05T15:45:00Z">
          <w:pPr>
            <w:widowControl w:val="0"/>
            <w:autoSpaceDE w:val="0"/>
            <w:autoSpaceDN w:val="0"/>
            <w:adjustRightInd w:val="0"/>
            <w:spacing w:line="240" w:lineRule="auto"/>
          </w:pPr>
        </w:pPrChange>
      </w:pPr>
      <w:ins w:id="577" w:author="Meyer, Michael Frederick" w:date="2021-04-05T15:45:00Z">
        <w:r>
          <w:t xml:space="preserve">Wilke, C. O. 2019. </w:t>
        </w:r>
        <w:proofErr w:type="spellStart"/>
        <w:r>
          <w:t>cowplot</w:t>
        </w:r>
        <w:proofErr w:type="spellEnd"/>
        <w:r>
          <w:t>: Streamlined Plot Theme and Plot Annotations for “ggplot</w:t>
        </w:r>
        <w:proofErr w:type="gramStart"/>
        <w:r>
          <w:t>2,.</w:t>
        </w:r>
        <w:proofErr w:type="gramEnd"/>
        <w:r>
          <w:t>”</w:t>
        </w:r>
      </w:ins>
    </w:p>
    <w:p w14:paraId="63B0B9D9" w14:textId="77777777" w:rsidR="00BD35BE" w:rsidRDefault="00BD35BE" w:rsidP="00BD35BE">
      <w:pPr>
        <w:pStyle w:val="Bibliography"/>
        <w:rPr>
          <w:ins w:id="578" w:author="Meyer, Michael Frederick" w:date="2021-04-05T15:45:00Z"/>
        </w:rPr>
        <w:pPrChange w:id="579" w:author="Meyer, Michael Frederick" w:date="2021-04-05T15:45:00Z">
          <w:pPr>
            <w:widowControl w:val="0"/>
            <w:autoSpaceDE w:val="0"/>
            <w:autoSpaceDN w:val="0"/>
            <w:adjustRightInd w:val="0"/>
            <w:spacing w:line="240" w:lineRule="auto"/>
          </w:pPr>
        </w:pPrChange>
      </w:pPr>
      <w:ins w:id="580" w:author="Meyer, Michael Frederick" w:date="2021-04-05T15:45:00Z">
        <w:r>
          <w:t xml:space="preserve">Wilke, C. O. 2020. </w:t>
        </w:r>
        <w:proofErr w:type="spellStart"/>
        <w:r>
          <w:t>ggtext</w:t>
        </w:r>
        <w:proofErr w:type="spellEnd"/>
        <w:r>
          <w:t>: Improved Text Rendering Support for “ggplot</w:t>
        </w:r>
        <w:proofErr w:type="gramStart"/>
        <w:r>
          <w:t>2,.</w:t>
        </w:r>
        <w:proofErr w:type="gramEnd"/>
        <w:r>
          <w:t>”</w:t>
        </w:r>
      </w:ins>
    </w:p>
    <w:p w14:paraId="0DD6946C" w14:textId="77777777" w:rsidR="00BD35BE" w:rsidRDefault="00BD35BE" w:rsidP="00BD35BE">
      <w:pPr>
        <w:pStyle w:val="Bibliography"/>
        <w:rPr>
          <w:ins w:id="581" w:author="Meyer, Michael Frederick" w:date="2021-04-05T15:45:00Z"/>
        </w:rPr>
        <w:pPrChange w:id="582" w:author="Meyer, Michael Frederick" w:date="2021-04-05T15:45:00Z">
          <w:pPr>
            <w:widowControl w:val="0"/>
            <w:autoSpaceDE w:val="0"/>
            <w:autoSpaceDN w:val="0"/>
            <w:adjustRightInd w:val="0"/>
            <w:spacing w:line="240" w:lineRule="auto"/>
          </w:pPr>
        </w:pPrChange>
      </w:pPr>
      <w:ins w:id="583" w:author="Meyer, Michael Frederick" w:date="2021-04-05T15:45:00Z">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ins>
    </w:p>
    <w:p w14:paraId="7C08BDDC" w14:textId="77777777" w:rsidR="00BD35BE" w:rsidRDefault="00BD35BE" w:rsidP="00BD35BE">
      <w:pPr>
        <w:pStyle w:val="Bibliography"/>
        <w:rPr>
          <w:ins w:id="584" w:author="Meyer, Michael Frederick" w:date="2021-04-05T15:45:00Z"/>
        </w:rPr>
        <w:pPrChange w:id="585" w:author="Meyer, Michael Frederick" w:date="2021-04-05T15:45:00Z">
          <w:pPr>
            <w:widowControl w:val="0"/>
            <w:autoSpaceDE w:val="0"/>
            <w:autoSpaceDN w:val="0"/>
            <w:adjustRightInd w:val="0"/>
            <w:spacing w:line="240" w:lineRule="auto"/>
          </w:pPr>
        </w:pPrChange>
      </w:pPr>
      <w:ins w:id="586" w:author="Meyer, Michael Frederick" w:date="2021-04-05T15:45:00Z">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ins>
    </w:p>
    <w:p w14:paraId="76689DD3" w14:textId="77777777" w:rsidR="00BD35BE" w:rsidRDefault="00BD35BE" w:rsidP="00BD35BE">
      <w:pPr>
        <w:pStyle w:val="Bibliography"/>
        <w:rPr>
          <w:ins w:id="587" w:author="Meyer, Michael Frederick" w:date="2021-04-05T15:45:00Z"/>
        </w:rPr>
        <w:pPrChange w:id="588" w:author="Meyer, Michael Frederick" w:date="2021-04-05T15:45:00Z">
          <w:pPr>
            <w:widowControl w:val="0"/>
            <w:autoSpaceDE w:val="0"/>
            <w:autoSpaceDN w:val="0"/>
            <w:adjustRightInd w:val="0"/>
            <w:spacing w:line="240" w:lineRule="auto"/>
          </w:pPr>
        </w:pPrChange>
      </w:pPr>
      <w:ins w:id="589" w:author="Meyer, Michael Frederick" w:date="2021-04-05T15:45:00Z">
        <w:r>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ins>
    </w:p>
    <w:p w14:paraId="267BA010" w14:textId="77777777" w:rsidR="00BD35BE" w:rsidRDefault="00BD35BE" w:rsidP="00BD35BE">
      <w:pPr>
        <w:pStyle w:val="Bibliography"/>
        <w:rPr>
          <w:ins w:id="590" w:author="Meyer, Michael Frederick" w:date="2021-04-05T15:45:00Z"/>
        </w:rPr>
        <w:pPrChange w:id="591" w:author="Meyer, Michael Frederick" w:date="2021-04-05T15:45:00Z">
          <w:pPr>
            <w:widowControl w:val="0"/>
            <w:autoSpaceDE w:val="0"/>
            <w:autoSpaceDN w:val="0"/>
            <w:adjustRightInd w:val="0"/>
            <w:spacing w:line="240" w:lineRule="auto"/>
          </w:pPr>
        </w:pPrChange>
      </w:pPr>
      <w:ins w:id="592" w:author="Meyer, Michael Frederick" w:date="2021-04-05T15:45:00Z">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ins>
    </w:p>
    <w:p w14:paraId="6FB85BC1" w14:textId="77777777" w:rsidR="00BD35BE" w:rsidRDefault="00BD35BE" w:rsidP="00BD35BE">
      <w:pPr>
        <w:pStyle w:val="Bibliography"/>
        <w:rPr>
          <w:ins w:id="593" w:author="Meyer, Michael Frederick" w:date="2021-04-05T15:45:00Z"/>
        </w:rPr>
        <w:pPrChange w:id="594" w:author="Meyer, Michael Frederick" w:date="2021-04-05T15:45:00Z">
          <w:pPr>
            <w:widowControl w:val="0"/>
            <w:autoSpaceDE w:val="0"/>
            <w:autoSpaceDN w:val="0"/>
            <w:adjustRightInd w:val="0"/>
            <w:spacing w:line="240" w:lineRule="auto"/>
          </w:pPr>
        </w:pPrChange>
      </w:pPr>
      <w:ins w:id="595" w:author="Meyer, Michael Frederick" w:date="2021-04-05T15:45:00Z">
        <w:r>
          <w:t xml:space="preserve">Yoshii, K. 1999. Stable isotope analyses of benthic organisms in Lake Baikal. </w:t>
        </w:r>
        <w:proofErr w:type="spellStart"/>
        <w:r>
          <w:t>Hydrobiologia</w:t>
        </w:r>
        <w:proofErr w:type="spellEnd"/>
        <w:r>
          <w:t xml:space="preserve"> </w:t>
        </w:r>
        <w:r>
          <w:rPr>
            <w:b/>
            <w:bCs/>
          </w:rPr>
          <w:t>411</w:t>
        </w:r>
        <w:r>
          <w:t>: 145–159.</w:t>
        </w:r>
      </w:ins>
    </w:p>
    <w:p w14:paraId="0EA4E211" w14:textId="77777777" w:rsidR="00BD35BE" w:rsidRDefault="00BD35BE" w:rsidP="00BD35BE">
      <w:pPr>
        <w:pStyle w:val="Bibliography"/>
        <w:rPr>
          <w:ins w:id="596" w:author="Meyer, Michael Frederick" w:date="2021-04-05T15:45:00Z"/>
        </w:rPr>
        <w:pPrChange w:id="597" w:author="Meyer, Michael Frederick" w:date="2021-04-05T15:45:00Z">
          <w:pPr>
            <w:widowControl w:val="0"/>
            <w:autoSpaceDE w:val="0"/>
            <w:autoSpaceDN w:val="0"/>
            <w:adjustRightInd w:val="0"/>
            <w:spacing w:line="240" w:lineRule="auto"/>
          </w:pPr>
        </w:pPrChange>
      </w:pPr>
      <w:ins w:id="598" w:author="Meyer, Michael Frederick" w:date="2021-04-05T15:45:00Z">
        <w:r>
          <w:lastRenderedPageBreak/>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ins>
    </w:p>
    <w:p w14:paraId="66816FD4" w14:textId="77777777" w:rsidR="00BD35BE" w:rsidRDefault="00BD35BE" w:rsidP="00BD35BE">
      <w:pPr>
        <w:pStyle w:val="Bibliography"/>
        <w:rPr>
          <w:ins w:id="599" w:author="Meyer, Michael Frederick" w:date="2021-04-05T15:45:00Z"/>
        </w:rPr>
        <w:pPrChange w:id="600" w:author="Meyer, Michael Frederick" w:date="2021-04-05T15:45:00Z">
          <w:pPr>
            <w:widowControl w:val="0"/>
            <w:autoSpaceDE w:val="0"/>
            <w:autoSpaceDN w:val="0"/>
            <w:adjustRightInd w:val="0"/>
            <w:spacing w:line="240" w:lineRule="auto"/>
          </w:pPr>
        </w:pPrChange>
      </w:pPr>
      <w:ins w:id="601" w:author="Meyer, Michael Frederick" w:date="2021-04-05T15:45:00Z">
        <w:r>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ins>
    </w:p>
    <w:p w14:paraId="0EAC0710" w14:textId="77777777" w:rsidR="00BD35BE" w:rsidRDefault="00BD35BE" w:rsidP="00BD35BE">
      <w:pPr>
        <w:pStyle w:val="Bibliography"/>
        <w:rPr>
          <w:ins w:id="602" w:author="Meyer, Michael Frederick" w:date="2021-04-05T15:45:00Z"/>
        </w:rPr>
        <w:pPrChange w:id="603" w:author="Meyer, Michael Frederick" w:date="2021-04-05T15:45:00Z">
          <w:pPr>
            <w:widowControl w:val="0"/>
            <w:autoSpaceDE w:val="0"/>
            <w:autoSpaceDN w:val="0"/>
            <w:adjustRightInd w:val="0"/>
            <w:spacing w:line="240" w:lineRule="auto"/>
          </w:pPr>
        </w:pPrChange>
      </w:pPr>
      <w:ins w:id="604" w:author="Meyer, Michael Frederick" w:date="2021-04-05T15:45:00Z">
        <w:r>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ins>
    </w:p>
    <w:p w14:paraId="1DC5B69A" w14:textId="7897ABA1" w:rsidR="003A30EA" w:rsidDel="00E56EB2" w:rsidRDefault="003A30EA" w:rsidP="003A30EA">
      <w:pPr>
        <w:pStyle w:val="Bibliography"/>
        <w:rPr>
          <w:del w:id="605" w:author="Meyer, Michael Frederick" w:date="2021-03-12T14:55:00Z"/>
        </w:rPr>
      </w:pPr>
      <w:del w:id="606" w:author="Meyer, Michael Frederick" w:date="2021-03-12T14:55:00Z">
        <w:r w:rsidDel="00E56EB2">
          <w:delText xml:space="preserve">Anderson, M. J. 2001. A new method for non-parametric multivariate analysis of variance. Austral Ecology </w:delText>
        </w:r>
        <w:r w:rsidDel="00E56EB2">
          <w:rPr>
            <w:b/>
            <w:bCs/>
          </w:rPr>
          <w:delText>26</w:delText>
        </w:r>
        <w:r w:rsidDel="00E56EB2">
          <w:delText>: 32–46. doi:10.1111/j.1442-9993.2001.01070.pp.x</w:delText>
        </w:r>
      </w:del>
    </w:p>
    <w:p w14:paraId="44FAFE4C" w14:textId="07CCAFC2" w:rsidR="003A30EA" w:rsidDel="00E56EB2" w:rsidRDefault="003A30EA" w:rsidP="003A30EA">
      <w:pPr>
        <w:pStyle w:val="Bibliography"/>
        <w:rPr>
          <w:del w:id="607" w:author="Meyer, Michael Frederick" w:date="2021-03-12T14:55:00Z"/>
        </w:rPr>
      </w:pPr>
      <w:del w:id="608" w:author="Meyer, Michael Frederick" w:date="2021-03-12T14:55:00Z">
        <w:r w:rsidDel="00E56EB2">
          <w:delText xml:space="preserve">Andersson, E., and A.-K. Brunberg. 2006. Inorganic nutrient acquisition in a shallow clearwater lake – dominance of benthic microbiota. Aquatic Sciences </w:delText>
        </w:r>
        <w:r w:rsidDel="00E56EB2">
          <w:rPr>
            <w:b/>
            <w:bCs/>
          </w:rPr>
          <w:delText>68</w:delText>
        </w:r>
        <w:r w:rsidDel="00E56EB2">
          <w:delText>: 172–180. doi:10.1007/s00027-006-0805-x</w:delText>
        </w:r>
      </w:del>
    </w:p>
    <w:p w14:paraId="6BFA86F8" w14:textId="3465AFE8" w:rsidR="003A30EA" w:rsidDel="00E56EB2" w:rsidRDefault="003A30EA" w:rsidP="003A30EA">
      <w:pPr>
        <w:pStyle w:val="Bibliography"/>
        <w:rPr>
          <w:del w:id="609" w:author="Meyer, Michael Frederick" w:date="2021-03-12T14:55:00Z"/>
        </w:rPr>
      </w:pPr>
      <w:del w:id="610" w:author="Meyer, Michael Frederick" w:date="2021-03-12T14:55:00Z">
        <w:r w:rsidDel="00E56EB2">
          <w:delText xml:space="preserve">Anisimov, O., and S. Reneva. 2006. Permafrost and Changing Climate: The Russian Perspective. Ambio </w:delText>
        </w:r>
        <w:r w:rsidDel="00E56EB2">
          <w:rPr>
            <w:b/>
            <w:bCs/>
          </w:rPr>
          <w:delText>35</w:delText>
        </w:r>
        <w:r w:rsidDel="00E56EB2">
          <w:delText>: 169–175.</w:delText>
        </w:r>
      </w:del>
    </w:p>
    <w:p w14:paraId="0518BE60" w14:textId="25C67D6E" w:rsidR="003A30EA" w:rsidDel="00E56EB2" w:rsidRDefault="003A30EA" w:rsidP="003A30EA">
      <w:pPr>
        <w:pStyle w:val="Bibliography"/>
        <w:rPr>
          <w:del w:id="611" w:author="Meyer, Michael Frederick" w:date="2021-03-12T14:55:00Z"/>
        </w:rPr>
      </w:pPr>
      <w:del w:id="612" w:author="Meyer, Michael Frederick" w:date="2021-03-12T14:55:00Z">
        <w:r w:rsidDel="00E56EB2">
          <w:delText xml:space="preserve">Barnes, D. K. A., F. Galgani, R. C. Thompson, and M. Barlaz. 2009. Accumulation and fragmentation of plastic debris in global environments. Philos Trans R Soc Lond B Biol Sci </w:delText>
        </w:r>
        <w:r w:rsidDel="00E56EB2">
          <w:rPr>
            <w:b/>
            <w:bCs/>
          </w:rPr>
          <w:delText>364</w:delText>
        </w:r>
        <w:r w:rsidDel="00E56EB2">
          <w:delText>: 1985–1998. doi:10.1098/rstb.2008.0205</w:delText>
        </w:r>
      </w:del>
    </w:p>
    <w:p w14:paraId="214C1A1B" w14:textId="385B3B7C" w:rsidR="003A30EA" w:rsidDel="00E56EB2" w:rsidRDefault="003A30EA" w:rsidP="003A30EA">
      <w:pPr>
        <w:pStyle w:val="Bibliography"/>
        <w:rPr>
          <w:del w:id="613" w:author="Meyer, Michael Frederick" w:date="2021-03-12T14:55:00Z"/>
        </w:rPr>
      </w:pPr>
      <w:del w:id="614" w:author="Meyer, Michael Frederick" w:date="2021-03-12T14:55:00Z">
        <w:r w:rsidDel="00E56EB2">
          <w:delText xml:space="preserve">Bendz, D., N. A. Paxéus, T. R. Ginn, and F. J. Loge. 2005. Occurrence and fate of pharmaceutically active compounds in the environment, a case study: Höje River in Sweden. Journal of Hazardous Materials </w:delText>
        </w:r>
        <w:r w:rsidDel="00E56EB2">
          <w:rPr>
            <w:b/>
            <w:bCs/>
          </w:rPr>
          <w:delText>122</w:delText>
        </w:r>
        <w:r w:rsidDel="00E56EB2">
          <w:delText>: 195–204. doi:10.1016/j.jhazmat.2005.03.012</w:delText>
        </w:r>
      </w:del>
    </w:p>
    <w:p w14:paraId="7F923E3E" w14:textId="38EF3BB6" w:rsidR="003A30EA" w:rsidDel="00E56EB2" w:rsidRDefault="003A30EA" w:rsidP="003A30EA">
      <w:pPr>
        <w:pStyle w:val="Bibliography"/>
        <w:rPr>
          <w:del w:id="615" w:author="Meyer, Michael Frederick" w:date="2021-03-12T14:55:00Z"/>
        </w:rPr>
      </w:pPr>
      <w:del w:id="616" w:author="Meyer, Michael Frederick" w:date="2021-03-12T14:55:00Z">
        <w:r w:rsidDel="00E56EB2">
          <w:delText xml:space="preserve">Brandon, J. A., A. Freibott, and L. M. Sala. 2020. Patterns of suspended and salp-ingested microplastic debris in the North Pacific investigated with epifluorescence microscopy. Limnology and Oceanography Letters </w:delText>
        </w:r>
        <w:r w:rsidDel="00E56EB2">
          <w:rPr>
            <w:b/>
            <w:bCs/>
          </w:rPr>
          <w:delText>5</w:delText>
        </w:r>
        <w:r w:rsidDel="00E56EB2">
          <w:delText>: 46–53. doi:10.1002/lol2.10127</w:delText>
        </w:r>
      </w:del>
    </w:p>
    <w:p w14:paraId="286AD8D2" w14:textId="7FC0546D" w:rsidR="003A30EA" w:rsidDel="00E56EB2" w:rsidRDefault="003A30EA" w:rsidP="003A30EA">
      <w:pPr>
        <w:pStyle w:val="Bibliography"/>
        <w:rPr>
          <w:del w:id="617" w:author="Meyer, Michael Frederick" w:date="2021-03-12T14:55:00Z"/>
        </w:rPr>
      </w:pPr>
      <w:del w:id="618" w:author="Meyer, Michael Frederick" w:date="2021-03-12T14:55:00Z">
        <w:r w:rsidDel="00E56EB2">
          <w:lastRenderedPageBreak/>
          <w:delText xml:space="preserve">Brandon, J., M. Goldstein, and M. D. Ohman. 2016. Long-term aging and degradation of microplastic particles: Comparing in situ oceanic and experimental weathering patterns. Marine Pollution Bulletin </w:delText>
        </w:r>
        <w:r w:rsidDel="00E56EB2">
          <w:rPr>
            <w:b/>
            <w:bCs/>
          </w:rPr>
          <w:delText>110</w:delText>
        </w:r>
        <w:r w:rsidDel="00E56EB2">
          <w:delText>: 299–308. doi:10.1016/j.marpolbul.2016.06.048</w:delText>
        </w:r>
      </w:del>
    </w:p>
    <w:p w14:paraId="260CB35A" w14:textId="3F43763D" w:rsidR="003A30EA" w:rsidDel="00E56EB2" w:rsidRDefault="003A30EA" w:rsidP="003A30EA">
      <w:pPr>
        <w:pStyle w:val="Bibliography"/>
        <w:rPr>
          <w:del w:id="619" w:author="Meyer, Michael Frederick" w:date="2021-03-12T14:55:00Z"/>
        </w:rPr>
      </w:pPr>
      <w:del w:id="620" w:author="Meyer, Michael Frederick" w:date="2021-03-12T14:55:00Z">
        <w:r w:rsidDel="00E56EB2">
          <w:delText xml:space="preserve">Brodin, T., J. Fick, M. Jonsson, and J. Klaminder. 2013. Dilute Concentrations of a Psychiatric Drug Alter Behavior of Fish from Natural Populations. Science </w:delText>
        </w:r>
        <w:r w:rsidDel="00E56EB2">
          <w:rPr>
            <w:b/>
            <w:bCs/>
          </w:rPr>
          <w:delText>339</w:delText>
        </w:r>
        <w:r w:rsidDel="00E56EB2">
          <w:delText>: 814–815. doi:10.1126/science.1226850</w:delText>
        </w:r>
      </w:del>
    </w:p>
    <w:p w14:paraId="50494CF9" w14:textId="223C734F" w:rsidR="003A30EA" w:rsidDel="00E56EB2" w:rsidRDefault="003A30EA" w:rsidP="003A30EA">
      <w:pPr>
        <w:pStyle w:val="Bibliography"/>
        <w:rPr>
          <w:del w:id="621" w:author="Meyer, Michael Frederick" w:date="2021-03-12T14:55:00Z"/>
        </w:rPr>
      </w:pPr>
      <w:del w:id="622" w:author="Meyer, Michael Frederick" w:date="2021-03-12T14:55:00Z">
        <w:r w:rsidDel="00E56EB2">
          <w:delText xml:space="preserve">Camilleri, A. C., and T. Ozersky. 2019. Large variation in periphyton δ13C and δ15N values in the upper Great Lakes: Correlates and implications. Journal of Great Lakes Research </w:delText>
        </w:r>
        <w:r w:rsidDel="00E56EB2">
          <w:rPr>
            <w:b/>
            <w:bCs/>
          </w:rPr>
          <w:delText>45</w:delText>
        </w:r>
        <w:r w:rsidDel="00E56EB2">
          <w:delText>: 986–990. doi:10.1016/j.jglr.2019.06.003</w:delText>
        </w:r>
      </w:del>
    </w:p>
    <w:p w14:paraId="271ADF06" w14:textId="1E73A060" w:rsidR="003A30EA" w:rsidDel="00E56EB2" w:rsidRDefault="003A30EA" w:rsidP="003A30EA">
      <w:pPr>
        <w:pStyle w:val="Bibliography"/>
        <w:rPr>
          <w:del w:id="623" w:author="Meyer, Michael Frederick" w:date="2021-03-12T14:55:00Z"/>
        </w:rPr>
      </w:pPr>
      <w:del w:id="624" w:author="Meyer, Michael Frederick" w:date="2021-03-12T14:55:00Z">
        <w:r w:rsidDel="00E56EB2">
          <w:delText xml:space="preserve">Carpenter, S. R., D. Ludwig, and W. A. Brock. 1999. Management of Eutrophication for Lakes Subject to Potentially Irreversible Change. Ecological Applications </w:delText>
        </w:r>
        <w:r w:rsidDel="00E56EB2">
          <w:rPr>
            <w:b/>
            <w:bCs/>
          </w:rPr>
          <w:delText>9</w:delText>
        </w:r>
        <w:r w:rsidDel="00E56EB2">
          <w:delText>: 751–771. doi:10.2307/2641327</w:delText>
        </w:r>
      </w:del>
    </w:p>
    <w:p w14:paraId="4CEAB89A" w14:textId="6D38B07B" w:rsidR="003A30EA" w:rsidDel="00E56EB2" w:rsidRDefault="003A30EA" w:rsidP="003A30EA">
      <w:pPr>
        <w:pStyle w:val="Bibliography"/>
        <w:rPr>
          <w:del w:id="625" w:author="Meyer, Michael Frederick" w:date="2021-03-12T14:55:00Z"/>
        </w:rPr>
      </w:pPr>
      <w:del w:id="626" w:author="Meyer, Michael Frederick" w:date="2021-03-12T14:55:00Z">
        <w:r w:rsidDel="00E56EB2">
          <w:delText xml:space="preserve">Castell, J. D., E. J. Kennedy, S. M. C. Robinson, G. J. Parsons, T. J. Blair, and E. Gonzalez-Duran. 2004. Effect of dietary lipids on fatty acid composition and metabolism in juvenile green sea urchins (Strongylocentrotus droebachiensis). Aquaculture </w:delText>
        </w:r>
        <w:r w:rsidDel="00E56EB2">
          <w:rPr>
            <w:b/>
            <w:bCs/>
          </w:rPr>
          <w:delText>242</w:delText>
        </w:r>
        <w:r w:rsidDel="00E56EB2">
          <w:delText>: 417–435. doi:10.1016/j.aquaculture.2003.11.003</w:delText>
        </w:r>
      </w:del>
    </w:p>
    <w:p w14:paraId="63B8DA76" w14:textId="1C17CC89" w:rsidR="003A30EA" w:rsidDel="00E56EB2" w:rsidRDefault="003A30EA" w:rsidP="003A30EA">
      <w:pPr>
        <w:pStyle w:val="Bibliography"/>
        <w:rPr>
          <w:del w:id="627" w:author="Meyer, Michael Frederick" w:date="2021-03-12T14:55:00Z"/>
        </w:rPr>
      </w:pPr>
      <w:del w:id="628" w:author="Meyer, Michael Frederick" w:date="2021-03-12T14:55:00Z">
        <w:r w:rsidDel="00E56EB2">
          <w:delText xml:space="preserve">Chang, H.-Y., S.-H. Wu, K.-T. Shao, and others. 2012. Longitudinal variation in food sources and their use by aquatic fauna along a subtropical river in Taiwan. Freshwater Biology </w:delText>
        </w:r>
        <w:r w:rsidDel="00E56EB2">
          <w:rPr>
            <w:b/>
            <w:bCs/>
          </w:rPr>
          <w:delText>57</w:delText>
        </w:r>
        <w:r w:rsidDel="00E56EB2">
          <w:delText>: 1839–1853. doi:10.1111/j.1365-2427.2012.02843.x</w:delText>
        </w:r>
      </w:del>
    </w:p>
    <w:p w14:paraId="45A1DDFF" w14:textId="045D35A4" w:rsidR="003A30EA" w:rsidDel="00E56EB2" w:rsidRDefault="003A30EA" w:rsidP="003A30EA">
      <w:pPr>
        <w:pStyle w:val="Bibliography"/>
        <w:rPr>
          <w:del w:id="629" w:author="Meyer, Michael Frederick" w:date="2021-03-12T14:55:00Z"/>
        </w:rPr>
      </w:pPr>
      <w:del w:id="630" w:author="Meyer, Michael Frederick" w:date="2021-03-12T14:55:00Z">
        <w:r w:rsidDel="00E56EB2">
          <w:delText xml:space="preserve">Clarke, K. R. 1993. Non-parametric multivariate analyses of changes in community structure. Australian Journal of Ecology </w:delText>
        </w:r>
        <w:r w:rsidDel="00E56EB2">
          <w:rPr>
            <w:b/>
            <w:bCs/>
          </w:rPr>
          <w:delText>18</w:delText>
        </w:r>
        <w:r w:rsidDel="00E56EB2">
          <w:delText>: 117–143. doi:https://doi.org/10.1111/j.1442-9993.1993.tb00438.x</w:delText>
        </w:r>
      </w:del>
    </w:p>
    <w:p w14:paraId="6DCE6683" w14:textId="508A1245" w:rsidR="003A30EA" w:rsidDel="00E56EB2" w:rsidRDefault="003A30EA" w:rsidP="003A30EA">
      <w:pPr>
        <w:pStyle w:val="Bibliography"/>
        <w:rPr>
          <w:del w:id="631" w:author="Meyer, Michael Frederick" w:date="2021-03-12T14:55:00Z"/>
        </w:rPr>
      </w:pPr>
      <w:del w:id="632" w:author="Meyer, Michael Frederick" w:date="2021-03-12T14:55:00Z">
        <w:r w:rsidDel="00E56EB2">
          <w:delText xml:space="preserve">Cole, M. L., I. Valiela, K. D. Kroeger, and others. 2004. Assessment of a delta15N isotopic method to indicate anthropogenic eutrophication in aquatic ecosystems. J. Environ. Qual. </w:delText>
        </w:r>
        <w:r w:rsidDel="00E56EB2">
          <w:rPr>
            <w:b/>
            <w:bCs/>
          </w:rPr>
          <w:delText>33</w:delText>
        </w:r>
        <w:r w:rsidDel="00E56EB2">
          <w:delText>: 124–132. doi:10.2134/jeq2004.1240</w:delText>
        </w:r>
      </w:del>
    </w:p>
    <w:p w14:paraId="223F987E" w14:textId="7039FC94" w:rsidR="003A30EA" w:rsidDel="00E56EB2" w:rsidRDefault="003A30EA" w:rsidP="003A30EA">
      <w:pPr>
        <w:pStyle w:val="Bibliography"/>
        <w:rPr>
          <w:del w:id="633" w:author="Meyer, Michael Frederick" w:date="2021-03-12T14:55:00Z"/>
        </w:rPr>
      </w:pPr>
      <w:del w:id="634" w:author="Meyer, Michael Frederick" w:date="2021-03-12T14:55:00Z">
        <w:r w:rsidDel="00E56EB2">
          <w:lastRenderedPageBreak/>
          <w:delText xml:space="preserve">Costanzo, S. D., M. J. O’Donohue, W. C. Dennison, N. R. Loneragan, and M. Thomas. 2001. A New Approach for Detecting and Mapping Sewage Impacts. Marine Pollution Bulletin </w:delText>
        </w:r>
        <w:r w:rsidDel="00E56EB2">
          <w:rPr>
            <w:b/>
            <w:bCs/>
          </w:rPr>
          <w:delText>42</w:delText>
        </w:r>
        <w:r w:rsidDel="00E56EB2">
          <w:delText>: 149–156. doi:10.1016/S0025-326X(00)00125-9</w:delText>
        </w:r>
      </w:del>
    </w:p>
    <w:p w14:paraId="7CC9D8A3" w14:textId="744E5BC6" w:rsidR="003A30EA" w:rsidDel="00E56EB2" w:rsidRDefault="003A30EA" w:rsidP="003A30EA">
      <w:pPr>
        <w:pStyle w:val="Bibliography"/>
        <w:rPr>
          <w:del w:id="635" w:author="Meyer, Michael Frederick" w:date="2021-03-12T14:55:00Z"/>
        </w:rPr>
      </w:pPr>
      <w:del w:id="636" w:author="Meyer, Michael Frederick" w:date="2021-03-12T14:55:00Z">
        <w:r w:rsidDel="00E56EB2">
          <w:delText xml:space="preserve">Craine, J. M., A. J. Elmore, L. Wang, and others. 2018. Isotopic evidence for oligotrophication of terrestrial ecosystems. Nature Ecology &amp; Evolution </w:delText>
        </w:r>
        <w:r w:rsidDel="00E56EB2">
          <w:rPr>
            <w:b/>
            <w:bCs/>
          </w:rPr>
          <w:delText>2</w:delText>
        </w:r>
        <w:r w:rsidDel="00E56EB2">
          <w:delText>: 1735–1744. doi:10.1038/s41559-018-0694-0</w:delText>
        </w:r>
      </w:del>
    </w:p>
    <w:p w14:paraId="6688CE43" w14:textId="5F16FC2D" w:rsidR="003A30EA" w:rsidDel="00E56EB2" w:rsidRDefault="003A30EA" w:rsidP="003A30EA">
      <w:pPr>
        <w:pStyle w:val="Bibliography"/>
        <w:rPr>
          <w:del w:id="637" w:author="Meyer, Michael Frederick" w:date="2021-03-12T14:55:00Z"/>
        </w:rPr>
      </w:pPr>
      <w:del w:id="638" w:author="Meyer, Michael Frederick" w:date="2021-03-12T14:55:00Z">
        <w:r w:rsidDel="00E56EB2">
          <w:delText xml:space="preserve">Czekalski, N., R. Sigdel, J. Birtel, B. Matthews, and H. Bürgmann. 2015. Does human activity impact the natural antibiotic resistance background? Abundance of antibiotic resistance genes in 21 Swiss lakes. Environment International </w:delText>
        </w:r>
        <w:r w:rsidDel="00E56EB2">
          <w:rPr>
            <w:b/>
            <w:bCs/>
          </w:rPr>
          <w:delText>81</w:delText>
        </w:r>
        <w:r w:rsidDel="00E56EB2">
          <w:delText>: 45–55. doi:10.1016/j.envint.2015.04.005</w:delText>
        </w:r>
      </w:del>
    </w:p>
    <w:p w14:paraId="295DD3A8" w14:textId="6B2D9AB6" w:rsidR="003A30EA" w:rsidDel="00E56EB2" w:rsidRDefault="003A30EA" w:rsidP="003A30EA">
      <w:pPr>
        <w:pStyle w:val="Bibliography"/>
        <w:rPr>
          <w:del w:id="639" w:author="Meyer, Michael Frederick" w:date="2021-03-12T14:55:00Z"/>
        </w:rPr>
      </w:pPr>
      <w:del w:id="640" w:author="Meyer, Michael Frederick" w:date="2021-03-12T14:55:00Z">
        <w:r w:rsidDel="00E56EB2">
          <w:delText xml:space="preserve">D’Alessio, M., S. Onanong, D. D. Snow, and C. Ray. 2018. Occurrence and removal of pharmaceutical compounds and steroids at four wastewater treatment plants in Hawai’i and their environmental fate. Science of The Total Environment </w:delText>
        </w:r>
        <w:r w:rsidDel="00E56EB2">
          <w:rPr>
            <w:b/>
            <w:bCs/>
          </w:rPr>
          <w:delText>631–632</w:delText>
        </w:r>
        <w:r w:rsidDel="00E56EB2">
          <w:delText>: 1360–1370. doi:10.1016/j.scitotenv.2018.03.100</w:delText>
        </w:r>
      </w:del>
    </w:p>
    <w:p w14:paraId="0F8D9C6A" w14:textId="10FF2B50" w:rsidR="003A30EA" w:rsidDel="00E56EB2" w:rsidRDefault="003A30EA" w:rsidP="003A30EA">
      <w:pPr>
        <w:pStyle w:val="Bibliography"/>
        <w:rPr>
          <w:del w:id="641" w:author="Meyer, Michael Frederick" w:date="2021-03-12T14:55:00Z"/>
        </w:rPr>
      </w:pPr>
      <w:del w:id="642" w:author="Meyer, Michael Frederick" w:date="2021-03-12T14:55:00Z">
        <w:r w:rsidDel="00E56EB2">
          <w:delText xml:space="preserve">Dalsgaard, J., M. St. John, G. Kattner, D. Müller-Navarra, and W. Hagen. 2003. Fatty acid trophic markers in the pelagic marine environment, p. 225–340. </w:delText>
        </w:r>
        <w:r w:rsidDel="00E56EB2">
          <w:rPr>
            <w:i/>
            <w:iCs/>
          </w:rPr>
          <w:delText>In</w:delText>
        </w:r>
        <w:r w:rsidDel="00E56EB2">
          <w:delText xml:space="preserve"> Advances in Marine Biology. Elsevier.</w:delText>
        </w:r>
      </w:del>
    </w:p>
    <w:p w14:paraId="46B653D1" w14:textId="41344BF9" w:rsidR="003A30EA" w:rsidDel="00E56EB2" w:rsidRDefault="003A30EA" w:rsidP="003A30EA">
      <w:pPr>
        <w:pStyle w:val="Bibliography"/>
        <w:rPr>
          <w:del w:id="643" w:author="Meyer, Michael Frederick" w:date="2021-03-12T14:55:00Z"/>
        </w:rPr>
      </w:pPr>
      <w:del w:id="644" w:author="Meyer, Michael Frederick" w:date="2021-03-12T14:55:00Z">
        <w:r w:rsidDel="00E56EB2">
          <w:delText xml:space="preserve">Desvilettes, Ch., G. Bourdier, and J. Ch. Breton. 1997. On the occurrence of a possible bioconversion of linolenic acid into docosahexaenoic acid by the copepod </w:delText>
        </w:r>
        <w:r w:rsidDel="00E56EB2">
          <w:rPr>
            <w:i/>
            <w:iCs/>
          </w:rPr>
          <w:delText>Eucyclops serrulatus</w:delText>
        </w:r>
        <w:r w:rsidDel="00E56EB2">
          <w:delText xml:space="preserve"> fed on microalgae. J Plankton Res </w:delText>
        </w:r>
        <w:r w:rsidDel="00E56EB2">
          <w:rPr>
            <w:b/>
            <w:bCs/>
          </w:rPr>
          <w:delText>19</w:delText>
        </w:r>
        <w:r w:rsidDel="00E56EB2">
          <w:delText>: 273–278. doi:10.1093/plankt/19.2.273</w:delText>
        </w:r>
      </w:del>
    </w:p>
    <w:p w14:paraId="5BBA5370" w14:textId="42B0CC1D" w:rsidR="003A30EA" w:rsidDel="00E56EB2" w:rsidRDefault="003A30EA" w:rsidP="003A30EA">
      <w:pPr>
        <w:pStyle w:val="Bibliography"/>
        <w:rPr>
          <w:del w:id="645" w:author="Meyer, Michael Frederick" w:date="2021-03-12T14:55:00Z"/>
        </w:rPr>
      </w:pPr>
      <w:del w:id="646" w:author="Meyer, Michael Frederick" w:date="2021-03-12T14:55:00Z">
        <w:r w:rsidDel="00E56EB2">
          <w:delText xml:space="preserve">Dzieweczynski, T. L., B. A. Campbell, and J. L. Kane. 2016. Dose-dependent fluoxetine effects on boldness in male Siamese fighting fish. Journal of Experimental Biology </w:delText>
        </w:r>
        <w:r w:rsidDel="00E56EB2">
          <w:rPr>
            <w:b/>
            <w:bCs/>
          </w:rPr>
          <w:delText>219</w:delText>
        </w:r>
        <w:r w:rsidDel="00E56EB2">
          <w:delText>: 797–804. doi:10.1242/jeb.132761</w:delText>
        </w:r>
      </w:del>
    </w:p>
    <w:p w14:paraId="161FD9B7" w14:textId="04E305E0" w:rsidR="003A30EA" w:rsidDel="00E56EB2" w:rsidRDefault="003A30EA" w:rsidP="003A30EA">
      <w:pPr>
        <w:pStyle w:val="Bibliography"/>
        <w:rPr>
          <w:del w:id="647" w:author="Meyer, Michael Frederick" w:date="2021-03-12T14:55:00Z"/>
        </w:rPr>
      </w:pPr>
      <w:del w:id="648" w:author="Meyer, Michael Frederick" w:date="2021-03-12T14:55:00Z">
        <w:r w:rsidDel="00E56EB2">
          <w:delText xml:space="preserve">Eerkes-Medrano, D., R. C. Thompson, and D. C. Aldridge. 2015. Microplastics in freshwater systems: A review of the emerging threats, identification of knowledge gaps and </w:delText>
        </w:r>
        <w:r w:rsidDel="00E56EB2">
          <w:lastRenderedPageBreak/>
          <w:delText xml:space="preserve">prioritisation of research needs. Water Research </w:delText>
        </w:r>
        <w:r w:rsidDel="00E56EB2">
          <w:rPr>
            <w:b/>
            <w:bCs/>
          </w:rPr>
          <w:delText>75</w:delText>
        </w:r>
        <w:r w:rsidDel="00E56EB2">
          <w:delText>: 63–82. doi:10.1016/j.watres.2015.02.012</w:delText>
        </w:r>
      </w:del>
    </w:p>
    <w:p w14:paraId="5EEFF5C7" w14:textId="31DD3CEA" w:rsidR="003A30EA" w:rsidDel="00E56EB2" w:rsidRDefault="003A30EA" w:rsidP="003A30EA">
      <w:pPr>
        <w:pStyle w:val="Bibliography"/>
        <w:rPr>
          <w:del w:id="649" w:author="Meyer, Michael Frederick" w:date="2021-03-12T14:55:00Z"/>
        </w:rPr>
      </w:pPr>
      <w:del w:id="650" w:author="Meyer, Michael Frederick" w:date="2021-03-12T14:55:00Z">
        <w:r w:rsidDel="00E56EB2">
          <w:delText xml:space="preserve">Eriksen, M., S. Mason, S. Wilson, C. Box, A. Zellers, W. Edwards, H. Farley, and S. Amato. 2013. Microplastic pollution in the surface waters of the Laurentian Great Lakes. Marine Pollution Bulletin </w:delText>
        </w:r>
        <w:r w:rsidDel="00E56EB2">
          <w:rPr>
            <w:b/>
            <w:bCs/>
          </w:rPr>
          <w:delText>77</w:delText>
        </w:r>
        <w:r w:rsidDel="00E56EB2">
          <w:delText>: 177–182. doi:10.1016/j.marpolbul.2013.10.007</w:delText>
        </w:r>
      </w:del>
    </w:p>
    <w:p w14:paraId="36B4CB41" w14:textId="6C32C0C0" w:rsidR="003A30EA" w:rsidDel="00E56EB2" w:rsidRDefault="003A30EA" w:rsidP="003A30EA">
      <w:pPr>
        <w:pStyle w:val="Bibliography"/>
        <w:rPr>
          <w:del w:id="651" w:author="Meyer, Michael Frederick" w:date="2021-03-12T14:55:00Z"/>
        </w:rPr>
      </w:pPr>
      <w:del w:id="652" w:author="Meyer, Michael Frederick" w:date="2021-03-12T14:55:00Z">
        <w:r w:rsidDel="00E56EB2">
          <w:delText xml:space="preserve">Feijão, E., R. Cruz de Carvalho, I. A. Duarte, and others. 2020. Fluoxetine Arrests Growth of the Model Diatom Phaeodactylum tricornutum by Increasing Oxidative Stress and Altering Energetic and Lipid Metabolism. Front Microbiol </w:delText>
        </w:r>
        <w:r w:rsidDel="00E56EB2">
          <w:rPr>
            <w:b/>
            <w:bCs/>
          </w:rPr>
          <w:delText>11</w:delText>
        </w:r>
        <w:r w:rsidDel="00E56EB2">
          <w:delText>. doi:10.3389/fmicb.2020.01803</w:delText>
        </w:r>
      </w:del>
    </w:p>
    <w:p w14:paraId="50E64F09" w14:textId="7219667B" w:rsidR="003A30EA" w:rsidDel="00E56EB2" w:rsidRDefault="003A30EA" w:rsidP="003A30EA">
      <w:pPr>
        <w:pStyle w:val="Bibliography"/>
        <w:rPr>
          <w:del w:id="653" w:author="Meyer, Michael Frederick" w:date="2021-03-12T14:55:00Z"/>
        </w:rPr>
      </w:pPr>
      <w:del w:id="654" w:author="Meyer, Michael Frederick" w:date="2021-03-12T14:55:00Z">
        <w:r w:rsidDel="00E56EB2">
          <w:delText>Fellows, I., and  using the Jm. library by J. P. Stotz. 2019. OpenStreetMap: Access to Open Street Map Raster Images,.</w:delText>
        </w:r>
      </w:del>
    </w:p>
    <w:p w14:paraId="2E72DE9E" w14:textId="0D4D0353" w:rsidR="003A30EA" w:rsidDel="00E56EB2" w:rsidRDefault="003A30EA" w:rsidP="003A30EA">
      <w:pPr>
        <w:pStyle w:val="Bibliography"/>
        <w:rPr>
          <w:del w:id="655" w:author="Meyer, Michael Frederick" w:date="2021-03-12T14:55:00Z"/>
        </w:rPr>
      </w:pPr>
      <w:del w:id="656" w:author="Meyer, Michael Frederick" w:date="2021-03-12T14:55:00Z">
        <w:r w:rsidDel="00E56EB2">
          <w:delText>Firke, S. 2020. janitor: Simple Tools for Examining and Cleaning Dirty Data,.</w:delText>
        </w:r>
      </w:del>
    </w:p>
    <w:p w14:paraId="07D31EC8" w14:textId="75E73679" w:rsidR="003A30EA" w:rsidDel="00E56EB2" w:rsidRDefault="003A30EA" w:rsidP="003A30EA">
      <w:pPr>
        <w:pStyle w:val="Bibliography"/>
        <w:rPr>
          <w:del w:id="657" w:author="Meyer, Michael Frederick" w:date="2021-03-12T14:55:00Z"/>
        </w:rPr>
      </w:pPr>
      <w:del w:id="658" w:author="Meyer, Michael Frederick" w:date="2021-03-12T14:55:00Z">
        <w:r w:rsidDel="00E56EB2">
          <w:delText xml:space="preserve">Fischer, E. K., L. Paglialonga, E. Czech, and M. Tamminga. 2016. Microplastic pollution in lakes and lake shoreline sediments – A case study on Lake Bolsena and Lake Chiusi (central Italy). Environmental Pollution </w:delText>
        </w:r>
        <w:r w:rsidDel="00E56EB2">
          <w:rPr>
            <w:b/>
            <w:bCs/>
          </w:rPr>
          <w:delText>213</w:delText>
        </w:r>
        <w:r w:rsidDel="00E56EB2">
          <w:delText>: 648–657. doi:10.1016/j.envpol.2016.03.012</w:delText>
        </w:r>
      </w:del>
    </w:p>
    <w:p w14:paraId="495087CB" w14:textId="35AF3DB4" w:rsidR="003A30EA" w:rsidDel="00E56EB2" w:rsidRDefault="003A30EA" w:rsidP="003A30EA">
      <w:pPr>
        <w:pStyle w:val="Bibliography"/>
        <w:rPr>
          <w:del w:id="659" w:author="Meyer, Michael Frederick" w:date="2021-03-12T14:55:00Z"/>
        </w:rPr>
      </w:pPr>
      <w:del w:id="660" w:author="Meyer, Michael Frederick" w:date="2021-03-12T14:55:00Z">
        <w:r w:rsidDel="00E56EB2">
          <w:delTex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delText>
        </w:r>
        <w:r w:rsidDel="00E56EB2">
          <w:rPr>
            <w:b/>
            <w:bCs/>
          </w:rPr>
          <w:delText>402</w:delText>
        </w:r>
        <w:r w:rsidDel="00E56EB2">
          <w:delText>: 201–216. doi:10.1016/j.scitotenv.2008.02.021</w:delText>
        </w:r>
      </w:del>
    </w:p>
    <w:p w14:paraId="317645DF" w14:textId="1A3DAE15" w:rsidR="003A30EA" w:rsidDel="00E56EB2" w:rsidRDefault="003A30EA" w:rsidP="003A30EA">
      <w:pPr>
        <w:pStyle w:val="Bibliography"/>
        <w:rPr>
          <w:del w:id="661" w:author="Meyer, Michael Frederick" w:date="2021-03-12T14:55:00Z"/>
        </w:rPr>
      </w:pPr>
      <w:del w:id="662" w:author="Meyer, Michael Frederick" w:date="2021-03-12T14:55:00Z">
        <w:r w:rsidDel="00E56EB2">
          <w:delText xml:space="preserve">Free, C. M., O. P. Jensen, S. A. Mason, M. Eriksen, N. J. Williamson, and B. Boldgiv. 2014. High-levels of microplastic pollution in a large, remote, mountain lake. Marine Pollution Bulletin </w:delText>
        </w:r>
        <w:r w:rsidDel="00E56EB2">
          <w:rPr>
            <w:b/>
            <w:bCs/>
          </w:rPr>
          <w:delText>85</w:delText>
        </w:r>
        <w:r w:rsidDel="00E56EB2">
          <w:delText>: 156–163. doi:10.1016/j.marpolbul.2014.06.001</w:delText>
        </w:r>
      </w:del>
    </w:p>
    <w:p w14:paraId="21634EA9" w14:textId="1F189166" w:rsidR="003A30EA" w:rsidDel="00E56EB2" w:rsidRDefault="003A30EA" w:rsidP="003A30EA">
      <w:pPr>
        <w:pStyle w:val="Bibliography"/>
        <w:rPr>
          <w:del w:id="663" w:author="Meyer, Michael Frederick" w:date="2021-03-12T14:55:00Z"/>
        </w:rPr>
      </w:pPr>
      <w:del w:id="664" w:author="Meyer, Michael Frederick" w:date="2021-03-12T14:55:00Z">
        <w:r w:rsidDel="00E56EB2">
          <w:delText xml:space="preserve">Galloway, A. W. E., and M. Winder. 2015. Partitioning the Relative Importance of Phylogeny and Environmental Conditions on Phytoplankton Fatty Acids. PLOS ONE </w:delText>
        </w:r>
        <w:r w:rsidDel="00E56EB2">
          <w:rPr>
            <w:b/>
            <w:bCs/>
          </w:rPr>
          <w:delText>10</w:delText>
        </w:r>
        <w:r w:rsidDel="00E56EB2">
          <w:delText>: e0130053. doi:10.1371/journal.pone.0130053</w:delText>
        </w:r>
      </w:del>
    </w:p>
    <w:p w14:paraId="79CD6A47" w14:textId="6DAFE79F" w:rsidR="003A30EA" w:rsidDel="00E56EB2" w:rsidRDefault="003A30EA" w:rsidP="003A30EA">
      <w:pPr>
        <w:pStyle w:val="Bibliography"/>
        <w:rPr>
          <w:del w:id="665" w:author="Meyer, Michael Frederick" w:date="2021-03-12T14:55:00Z"/>
        </w:rPr>
      </w:pPr>
      <w:del w:id="666" w:author="Meyer, Michael Frederick" w:date="2021-03-12T14:55:00Z">
        <w:r w:rsidDel="00E56EB2">
          <w:lastRenderedPageBreak/>
          <w:delText xml:space="preserve">Galloway, J. N., F. J. Dentener, D. G. Capone, and others. 2004. Nitrogen Cycles: Past, Present, and Future. Biogeochemistry </w:delText>
        </w:r>
        <w:r w:rsidDel="00E56EB2">
          <w:rPr>
            <w:b/>
            <w:bCs/>
          </w:rPr>
          <w:delText>70</w:delText>
        </w:r>
        <w:r w:rsidDel="00E56EB2">
          <w:delText>: 153–226. doi:10.1007/s10533-004-0370-0</w:delText>
        </w:r>
      </w:del>
    </w:p>
    <w:p w14:paraId="58733188" w14:textId="1055C051" w:rsidR="003A30EA" w:rsidDel="00E56EB2" w:rsidRDefault="003A30EA" w:rsidP="003A30EA">
      <w:pPr>
        <w:pStyle w:val="Bibliography"/>
        <w:rPr>
          <w:del w:id="667" w:author="Meyer, Michael Frederick" w:date="2021-03-12T14:55:00Z"/>
        </w:rPr>
      </w:pPr>
      <w:del w:id="668" w:author="Meyer, Michael Frederick" w:date="2021-03-12T14:55:00Z">
        <w:r w:rsidDel="00E56EB2">
          <w:delText>Garnier, S. 2018. viridis: Default Color Maps from “matplotlib,.”</w:delText>
        </w:r>
      </w:del>
    </w:p>
    <w:p w14:paraId="56402577" w14:textId="73260C31" w:rsidR="003A30EA" w:rsidDel="00E56EB2" w:rsidRDefault="003A30EA" w:rsidP="003A30EA">
      <w:pPr>
        <w:pStyle w:val="Bibliography"/>
        <w:rPr>
          <w:del w:id="669" w:author="Meyer, Michael Frederick" w:date="2021-03-12T14:55:00Z"/>
        </w:rPr>
      </w:pPr>
      <w:del w:id="670" w:author="Meyer, Michael Frederick" w:date="2021-03-12T14:55:00Z">
        <w:r w:rsidDel="00E56EB2">
          <w:delText xml:space="preserve">Gartner, A., P. Lavery, and A. J. Smit. 2002. Use of delta N-15 signatures of different functional forms of macroalgae and filter-feeders to reveal temporal and spatial patterns in sewage dispersal. Mar. Ecol.-Prog. Ser. </w:delText>
        </w:r>
        <w:r w:rsidDel="00E56EB2">
          <w:rPr>
            <w:b/>
            <w:bCs/>
          </w:rPr>
          <w:delText>235</w:delText>
        </w:r>
        <w:r w:rsidDel="00E56EB2">
          <w:delText>: 63–73. doi:10.3354/meps235063</w:delText>
        </w:r>
      </w:del>
    </w:p>
    <w:p w14:paraId="75EA381E" w14:textId="49D584F0" w:rsidR="003A30EA" w:rsidDel="00E56EB2" w:rsidRDefault="003A30EA" w:rsidP="003A30EA">
      <w:pPr>
        <w:pStyle w:val="Bibliography"/>
        <w:rPr>
          <w:del w:id="671" w:author="Meyer, Michael Frederick" w:date="2021-03-12T14:55:00Z"/>
        </w:rPr>
      </w:pPr>
      <w:del w:id="672" w:author="Meyer, Michael Frederick" w:date="2021-03-12T14:55:00Z">
        <w:r w:rsidDel="00E56EB2">
          <w:delText xml:space="preserve">Green, D. S. 2016. Effects of microplastics on European flat oysters, Ostrea edulis and their associated benthic communities. Environmental Pollution </w:delText>
        </w:r>
        <w:r w:rsidDel="00E56EB2">
          <w:rPr>
            <w:b/>
            <w:bCs/>
          </w:rPr>
          <w:delText>216</w:delText>
        </w:r>
        <w:r w:rsidDel="00E56EB2">
          <w:delText>: 95–103. doi:10.1016/j.envpol.2016.05.043</w:delText>
        </w:r>
      </w:del>
    </w:p>
    <w:p w14:paraId="3577DAB3" w14:textId="04E66F9E" w:rsidR="003A30EA" w:rsidDel="00E56EB2" w:rsidRDefault="003A30EA" w:rsidP="003A30EA">
      <w:pPr>
        <w:pStyle w:val="Bibliography"/>
        <w:rPr>
          <w:del w:id="673" w:author="Meyer, Michael Frederick" w:date="2021-03-12T14:55:00Z"/>
        </w:rPr>
      </w:pPr>
      <w:del w:id="674" w:author="Meyer, Michael Frederick" w:date="2021-03-12T14:55:00Z">
        <w:r w:rsidDel="00E56EB2">
          <w:delText xml:space="preserve">Guzzo, M. M., G. D. Haffner, S. Sorge, S. A. Rush, and A. T. Fisk. 2011. Spatial and temporal variabilities of δ13C and δ15N within lower trophic levels of a large lake: implications for estimating trophic relationships of consumers. Hydrobiologia </w:delText>
        </w:r>
        <w:r w:rsidDel="00E56EB2">
          <w:rPr>
            <w:b/>
            <w:bCs/>
          </w:rPr>
          <w:delText>675</w:delText>
        </w:r>
        <w:r w:rsidDel="00E56EB2">
          <w:delText>: 41–53. doi:10.1007/s10750-011-0794-1</w:delText>
        </w:r>
      </w:del>
    </w:p>
    <w:p w14:paraId="520DCBFC" w14:textId="3122AEC1" w:rsidR="003A30EA" w:rsidDel="00E56EB2" w:rsidRDefault="003A30EA" w:rsidP="003A30EA">
      <w:pPr>
        <w:pStyle w:val="Bibliography"/>
        <w:rPr>
          <w:del w:id="675" w:author="Meyer, Michael Frederick" w:date="2021-03-12T14:55:00Z"/>
        </w:rPr>
      </w:pPr>
      <w:del w:id="676" w:author="Meyer, Michael Frederick" w:date="2021-03-12T14:55:00Z">
        <w:r w:rsidDel="00E56EB2">
          <w:delText xml:space="preserve">Hadwen, W. L., and S. E. Bunn. 2005. Food web responses to low-level nutrient and^ 1^ 5N-tracer additions in the littoral zone of an oligotrophic dune lake. Limnology and Oceanography </w:delText>
        </w:r>
        <w:r w:rsidDel="00E56EB2">
          <w:rPr>
            <w:b/>
            <w:bCs/>
          </w:rPr>
          <w:delText>50</w:delText>
        </w:r>
        <w:r w:rsidDel="00E56EB2">
          <w:delText>: 1096.</w:delText>
        </w:r>
      </w:del>
    </w:p>
    <w:p w14:paraId="76575CE8" w14:textId="427F04EF" w:rsidR="003A30EA" w:rsidDel="00E56EB2" w:rsidRDefault="003A30EA" w:rsidP="003A30EA">
      <w:pPr>
        <w:pStyle w:val="Bibliography"/>
        <w:rPr>
          <w:del w:id="677" w:author="Meyer, Michael Frederick" w:date="2021-03-12T14:55:00Z"/>
        </w:rPr>
      </w:pPr>
      <w:del w:id="678" w:author="Meyer, Michael Frederick" w:date="2021-03-12T14:55:00Z">
        <w:r w:rsidDel="00E56EB2">
          <w:delText xml:space="preserve">Hampton, S. E., S. C. Fradkin, P. R. Leavitt, and E. E. Rosenberger. 2011. Disproportionate importance of nearshore habitat for the food web of a deep oligotrophic lake. Marine and Freshwater Research </w:delText>
        </w:r>
        <w:r w:rsidDel="00E56EB2">
          <w:rPr>
            <w:b/>
            <w:bCs/>
          </w:rPr>
          <w:delText>62</w:delText>
        </w:r>
        <w:r w:rsidDel="00E56EB2">
          <w:delText>: 350. doi:10.1071/MF10229</w:delText>
        </w:r>
      </w:del>
    </w:p>
    <w:p w14:paraId="109432BC" w14:textId="0212E139" w:rsidR="003A30EA" w:rsidDel="00E56EB2" w:rsidRDefault="003A30EA" w:rsidP="003A30EA">
      <w:pPr>
        <w:pStyle w:val="Bibliography"/>
        <w:rPr>
          <w:del w:id="679" w:author="Meyer, Michael Frederick" w:date="2021-03-12T14:55:00Z"/>
        </w:rPr>
      </w:pPr>
      <w:del w:id="680" w:author="Meyer, Michael Frederick" w:date="2021-03-12T14:55:00Z">
        <w:r w:rsidDel="00E56EB2">
          <w:delText xml:space="preserve">Hampton, S. E., S. McGowan, T. Ozersky, and others. 2018. Recent ecological change in ancient lakes. Limnology and Oceanography </w:delText>
        </w:r>
        <w:r w:rsidDel="00E56EB2">
          <w:rPr>
            <w:b/>
            <w:bCs/>
          </w:rPr>
          <w:delText>63</w:delText>
        </w:r>
        <w:r w:rsidDel="00E56EB2">
          <w:delText>: 2277–2304. doi:10.1002/lno.10938</w:delText>
        </w:r>
      </w:del>
    </w:p>
    <w:p w14:paraId="206B12EB" w14:textId="47A38A23" w:rsidR="003A30EA" w:rsidDel="00E56EB2" w:rsidRDefault="003A30EA" w:rsidP="003A30EA">
      <w:pPr>
        <w:pStyle w:val="Bibliography"/>
        <w:rPr>
          <w:del w:id="681" w:author="Meyer, Michael Frederick" w:date="2021-03-12T14:55:00Z"/>
        </w:rPr>
      </w:pPr>
      <w:del w:id="682" w:author="Meyer, Michael Frederick" w:date="2021-03-12T14:55:00Z">
        <w:r w:rsidDel="00E56EB2">
          <w:delText xml:space="preserve">Hanvey, J. S., P. J. Lewis, J. L. Lavers, N. D. Crosbie, K. Pozo, and B. O. Clarke. 2017. A review of analytical techniques for quantifying microplastics in sediments. Anal. Methods </w:delText>
        </w:r>
        <w:r w:rsidDel="00E56EB2">
          <w:rPr>
            <w:b/>
            <w:bCs/>
          </w:rPr>
          <w:delText>9</w:delText>
        </w:r>
        <w:r w:rsidDel="00E56EB2">
          <w:delText>: 1369–1383. doi:10.1039/C6AY02707E</w:delText>
        </w:r>
      </w:del>
    </w:p>
    <w:p w14:paraId="46C172D3" w14:textId="714B3001" w:rsidR="003A30EA" w:rsidDel="00E56EB2" w:rsidRDefault="003A30EA" w:rsidP="003A30EA">
      <w:pPr>
        <w:pStyle w:val="Bibliography"/>
        <w:rPr>
          <w:del w:id="683" w:author="Meyer, Michael Frederick" w:date="2021-03-12T14:55:00Z"/>
        </w:rPr>
      </w:pPr>
      <w:del w:id="684" w:author="Meyer, Michael Frederick" w:date="2021-03-12T14:55:00Z">
        <w:r w:rsidDel="00E56EB2">
          <w:lastRenderedPageBreak/>
          <w:delText xml:space="preserve">Hendrickson, E., E. C. Minor, and K. Schreiner. 2018. Microplastic Abundance and Composition in Western Lake Superior As Determined via Microscopy, Pyr-GC/MS, and FTIR. Environ. Sci. Technol. </w:delText>
        </w:r>
        <w:r w:rsidDel="00E56EB2">
          <w:rPr>
            <w:b/>
            <w:bCs/>
          </w:rPr>
          <w:delText>52</w:delText>
        </w:r>
        <w:r w:rsidDel="00E56EB2">
          <w:delText>: 1787–1796. doi:10.1021/acs.est.7b05829</w:delText>
        </w:r>
      </w:del>
    </w:p>
    <w:p w14:paraId="065EDE00" w14:textId="6C7D7C30" w:rsidR="003A30EA" w:rsidDel="00E56EB2" w:rsidRDefault="003A30EA" w:rsidP="003A30EA">
      <w:pPr>
        <w:pStyle w:val="Bibliography"/>
        <w:rPr>
          <w:del w:id="685" w:author="Meyer, Michael Frederick" w:date="2021-03-12T14:55:00Z"/>
        </w:rPr>
      </w:pPr>
      <w:del w:id="686" w:author="Meyer, Michael Frederick" w:date="2021-03-12T14:55:00Z">
        <w:r w:rsidDel="00E56EB2">
          <w:delText>Hester, J., and H. Wickham. 2019. fs: Cross-Platform File System Operations Based on “libuv,.”</w:delText>
        </w:r>
      </w:del>
    </w:p>
    <w:p w14:paraId="00775536" w14:textId="417B2A49" w:rsidR="003A30EA" w:rsidDel="00E56EB2" w:rsidRDefault="003A30EA" w:rsidP="003A30EA">
      <w:pPr>
        <w:pStyle w:val="Bibliography"/>
        <w:rPr>
          <w:del w:id="687" w:author="Meyer, Michael Frederick" w:date="2021-03-12T14:55:00Z"/>
        </w:rPr>
      </w:pPr>
      <w:del w:id="688" w:author="Meyer, Michael Frederick" w:date="2021-03-12T14:55:00Z">
        <w:r w:rsidDel="00E56EB2">
          <w:delText xml:space="preserve">Hiltunen, M., M. Honkanen, S. Taipale, U. Strandberg, and P. Kankaala. 2017. Trophic upgrading via the microbial food web may link terrestrial dissolved organic matter to Daphnia. J Plankton Res </w:delText>
        </w:r>
        <w:r w:rsidDel="00E56EB2">
          <w:rPr>
            <w:b/>
            <w:bCs/>
          </w:rPr>
          <w:delText>39</w:delText>
        </w:r>
        <w:r w:rsidDel="00E56EB2">
          <w:delText>: 861–869. doi:10.1093/plankt/fbx050</w:delText>
        </w:r>
      </w:del>
    </w:p>
    <w:p w14:paraId="7D0C965C" w14:textId="4DE241DB" w:rsidR="003A30EA" w:rsidDel="00E56EB2" w:rsidRDefault="003A30EA" w:rsidP="003A30EA">
      <w:pPr>
        <w:pStyle w:val="Bibliography"/>
        <w:rPr>
          <w:del w:id="689" w:author="Meyer, Michael Frederick" w:date="2021-03-12T14:55:00Z"/>
        </w:rPr>
      </w:pPr>
      <w:del w:id="690" w:author="Meyer, Michael Frederick" w:date="2021-03-12T14:55:00Z">
        <w:r w:rsidDel="00E56EB2">
          <w:delText xml:space="preserve">Hollingsworth, R. G., J. W. Armstrong, and E. Campbell. 2002. Caffeine as a repellent for slugs and snails. Nature </w:delText>
        </w:r>
        <w:r w:rsidDel="00E56EB2">
          <w:rPr>
            <w:b/>
            <w:bCs/>
          </w:rPr>
          <w:delText>417</w:delText>
        </w:r>
        <w:r w:rsidDel="00E56EB2">
          <w:delText>: 915–916. doi:10.1038/417915a</w:delText>
        </w:r>
      </w:del>
    </w:p>
    <w:p w14:paraId="66F14BE5" w14:textId="74C7FF6B" w:rsidR="003A30EA" w:rsidDel="00E56EB2" w:rsidRDefault="003A30EA" w:rsidP="003A30EA">
      <w:pPr>
        <w:pStyle w:val="Bibliography"/>
        <w:rPr>
          <w:del w:id="691" w:author="Meyer, Michael Frederick" w:date="2021-03-12T14:55:00Z"/>
        </w:rPr>
      </w:pPr>
      <w:del w:id="692" w:author="Meyer, Michael Frederick" w:date="2021-03-12T14:55:00Z">
        <w:r w:rsidDel="00E56EB2">
          <w:delText>Interfax-Tourism. 2018. Байкал с января по август 2018 года посетили 1,2 миллиона туристов (1.2 million tourists vistied Baikal from January through August 2018). Interfax-Tourism, October 25</w:delText>
        </w:r>
      </w:del>
    </w:p>
    <w:p w14:paraId="51F97AF7" w14:textId="50546978" w:rsidR="003A30EA" w:rsidDel="00E56EB2" w:rsidRDefault="003A30EA" w:rsidP="003A30EA">
      <w:pPr>
        <w:pStyle w:val="Bibliography"/>
        <w:rPr>
          <w:del w:id="693" w:author="Meyer, Michael Frederick" w:date="2021-03-12T14:55:00Z"/>
        </w:rPr>
      </w:pPr>
      <w:del w:id="694" w:author="Meyer, Michael Frederick" w:date="2021-03-12T14:55:00Z">
        <w:r w:rsidDel="00E56EB2">
          <w:delText xml:space="preserve">Iverson, S. J., C. Field, W. D. Bowen, and W. Blanchard. 2004. Quantitative Fatty Acid Signature Analysis: A New Method of Estimating Predator Diets. Ecological Monographs </w:delText>
        </w:r>
        <w:r w:rsidDel="00E56EB2">
          <w:rPr>
            <w:b/>
            <w:bCs/>
          </w:rPr>
          <w:delText>74</w:delText>
        </w:r>
        <w:r w:rsidDel="00E56EB2">
          <w:delText>: 211–235. doi:10.1890/02-4105</w:delText>
        </w:r>
      </w:del>
    </w:p>
    <w:p w14:paraId="6AEF2959" w14:textId="43360BF2" w:rsidR="003A30EA" w:rsidDel="00E56EB2" w:rsidRDefault="003A30EA" w:rsidP="003A30EA">
      <w:pPr>
        <w:pStyle w:val="Bibliography"/>
        <w:rPr>
          <w:del w:id="695" w:author="Meyer, Michael Frederick" w:date="2021-03-12T14:55:00Z"/>
        </w:rPr>
      </w:pPr>
      <w:del w:id="696" w:author="Meyer, Michael Frederick" w:date="2021-03-12T14:55:00Z">
        <w:r w:rsidDel="00E56EB2">
          <w:delText>Izhboldina, L. A. 2007. Guide and Key to Benthic and Periphyton Algae of Lake Baikal (meio- and macrophytes) with Brief Notes on Their Ecology, Nauka-Centre.</w:delText>
        </w:r>
      </w:del>
    </w:p>
    <w:p w14:paraId="74123071" w14:textId="56454C12" w:rsidR="003A30EA" w:rsidDel="00E56EB2" w:rsidRDefault="003A30EA" w:rsidP="003A30EA">
      <w:pPr>
        <w:pStyle w:val="Bibliography"/>
        <w:rPr>
          <w:del w:id="697" w:author="Meyer, Michael Frederick" w:date="2021-03-12T14:55:00Z"/>
        </w:rPr>
      </w:pPr>
      <w:del w:id="698" w:author="Meyer, Michael Frederick" w:date="2021-03-12T14:55:00Z">
        <w:r w:rsidDel="00E56EB2">
          <w:delText xml:space="preserve">Jacoby, J. M., D. D. Bouchard, and C. R. Patmont. 1991. Response of Periphyton to Nutrient Enrichment in Lake Chelan, WA. Lake and Reservoir Management </w:delText>
        </w:r>
        <w:r w:rsidDel="00E56EB2">
          <w:rPr>
            <w:b/>
            <w:bCs/>
          </w:rPr>
          <w:delText>7</w:delText>
        </w:r>
        <w:r w:rsidDel="00E56EB2">
          <w:delText>: 33–43. doi:10.1080/07438149109354252</w:delText>
        </w:r>
      </w:del>
    </w:p>
    <w:p w14:paraId="78D95BA7" w14:textId="6827C370" w:rsidR="003A30EA" w:rsidDel="00E56EB2" w:rsidRDefault="003A30EA" w:rsidP="003A30EA">
      <w:pPr>
        <w:pStyle w:val="Bibliography"/>
        <w:rPr>
          <w:del w:id="699" w:author="Meyer, Michael Frederick" w:date="2021-03-12T14:55:00Z"/>
        </w:rPr>
      </w:pPr>
      <w:del w:id="700" w:author="Meyer, Michael Frederick" w:date="2021-03-12T14:55:00Z">
        <w:r w:rsidDel="00E56EB2">
          <w:delText xml:space="preserve">Jeppesen, E., M. Søndergaard, J. P. Jensen, and others. 2005. Lake responses to reduced nutrient loading – an analysis of contemporary long-term data from 35 case studies. Freshwater Biology </w:delText>
        </w:r>
        <w:r w:rsidDel="00E56EB2">
          <w:rPr>
            <w:b/>
            <w:bCs/>
          </w:rPr>
          <w:delText>50</w:delText>
        </w:r>
        <w:r w:rsidDel="00E56EB2">
          <w:delText>: 1747–1771. doi:10.1111/j.1365-2427.2005.01415.x</w:delText>
        </w:r>
      </w:del>
    </w:p>
    <w:p w14:paraId="459E1891" w14:textId="58818F54" w:rsidR="003A30EA" w:rsidDel="00E56EB2" w:rsidRDefault="003A30EA" w:rsidP="003A30EA">
      <w:pPr>
        <w:pStyle w:val="Bibliography"/>
        <w:rPr>
          <w:del w:id="701" w:author="Meyer, Michael Frederick" w:date="2021-03-12T14:55:00Z"/>
        </w:rPr>
      </w:pPr>
      <w:del w:id="702" w:author="Meyer, Michael Frederick" w:date="2021-03-12T14:55:00Z">
        <w:r w:rsidDel="00E56EB2">
          <w:delText>Johnson, R. A., and D. V. Wichern. 2007. Applied Multivariate Statistical Analysis, 6th ed. Prentice Hall.</w:delText>
        </w:r>
      </w:del>
    </w:p>
    <w:p w14:paraId="5D21591A" w14:textId="1F22A74B" w:rsidR="003A30EA" w:rsidDel="00E56EB2" w:rsidRDefault="003A30EA" w:rsidP="003A30EA">
      <w:pPr>
        <w:pStyle w:val="Bibliography"/>
        <w:rPr>
          <w:del w:id="703" w:author="Meyer, Michael Frederick" w:date="2021-03-12T14:55:00Z"/>
        </w:rPr>
      </w:pPr>
      <w:del w:id="704" w:author="Meyer, Michael Frederick" w:date="2021-03-12T14:55:00Z">
        <w:r w:rsidDel="00E56EB2">
          <w:lastRenderedPageBreak/>
          <w:delText xml:space="preserve">Karnaukhov, D., S. Biritskaya, E. Dolinskaya, M. Teplykh, N. Silenko, Y. Ermolaeva, and E. Silow. 2020. POLLUTION BY MACRO- AND MICROPLASTIC OF LARGE LACUSTRINE ECOSYSTEMS IN EASTERN ASIA. Pollution Research </w:delText>
        </w:r>
        <w:r w:rsidDel="00E56EB2">
          <w:rPr>
            <w:b/>
            <w:bCs/>
          </w:rPr>
          <w:delText>2</w:delText>
        </w:r>
        <w:r w:rsidDel="00E56EB2">
          <w:delText>: 353–355.</w:delText>
        </w:r>
      </w:del>
    </w:p>
    <w:p w14:paraId="63641FE5" w14:textId="22EE32E3" w:rsidR="003A30EA" w:rsidDel="00E56EB2" w:rsidRDefault="003A30EA" w:rsidP="003A30EA">
      <w:pPr>
        <w:pStyle w:val="Bibliography"/>
        <w:rPr>
          <w:del w:id="705" w:author="Meyer, Michael Frederick" w:date="2021-03-12T14:55:00Z"/>
        </w:rPr>
      </w:pPr>
      <w:del w:id="706" w:author="Meyer, Michael Frederick" w:date="2021-03-12T14:55:00Z">
        <w:r w:rsidDel="00E56EB2">
          <w:delText xml:space="preserve">Karnjanapiboonwong, A., A. N. Morse, J. D. Maul, and T. A. Anderson. 2010. Sorption of estrogens, triclosan, and caffeine in a sandy loam and a silt loam soil. Journal of Soils and Sediments </w:delText>
        </w:r>
        <w:r w:rsidDel="00E56EB2">
          <w:rPr>
            <w:b/>
            <w:bCs/>
          </w:rPr>
          <w:delText>10</w:delText>
        </w:r>
        <w:r w:rsidDel="00E56EB2">
          <w:delText>: 1300–1307. doi:10.1007/s11368-010-0223-5</w:delText>
        </w:r>
      </w:del>
    </w:p>
    <w:p w14:paraId="13289226" w14:textId="02A6F0AE" w:rsidR="003A30EA" w:rsidDel="00E56EB2" w:rsidRDefault="003A30EA" w:rsidP="003A30EA">
      <w:pPr>
        <w:pStyle w:val="Bibliography"/>
        <w:rPr>
          <w:del w:id="707" w:author="Meyer, Michael Frederick" w:date="2021-03-12T14:55:00Z"/>
        </w:rPr>
      </w:pPr>
      <w:del w:id="708" w:author="Meyer, Michael Frederick" w:date="2021-03-12T14:55:00Z">
        <w:r w:rsidDel="00E56EB2">
          <w:delText>Kassambara, A. 2019. ggpubr: “ggplot2” Based Publication Ready Plots,.</w:delText>
        </w:r>
      </w:del>
    </w:p>
    <w:p w14:paraId="167B7C3F" w14:textId="596BFACE" w:rsidR="003A30EA" w:rsidDel="00E56EB2" w:rsidRDefault="003A30EA" w:rsidP="003A30EA">
      <w:pPr>
        <w:pStyle w:val="Bibliography"/>
        <w:rPr>
          <w:del w:id="709" w:author="Meyer, Michael Frederick" w:date="2021-03-12T14:55:00Z"/>
        </w:rPr>
      </w:pPr>
      <w:del w:id="710" w:author="Meyer, Michael Frederick" w:date="2021-03-12T14:55:00Z">
        <w:r w:rsidDel="00E56EB2">
          <w:delText>Kassambara, A., and F. Mundt. 2019. factoextra: Extract and Visualize the Results of Multivariate Data Analyses,.</w:delText>
        </w:r>
      </w:del>
    </w:p>
    <w:p w14:paraId="1A5A3875" w14:textId="6F2A040C" w:rsidR="003A30EA" w:rsidDel="00E56EB2" w:rsidRDefault="003A30EA" w:rsidP="003A30EA">
      <w:pPr>
        <w:pStyle w:val="Bibliography"/>
        <w:rPr>
          <w:del w:id="711" w:author="Meyer, Michael Frederick" w:date="2021-03-12T14:55:00Z"/>
        </w:rPr>
      </w:pPr>
      <w:del w:id="712" w:author="Meyer, Michael Frederick" w:date="2021-03-12T14:55:00Z">
        <w:r w:rsidDel="00E56EB2">
          <w:delText>Kaufman, L., and P. J. Rousseeuw. 2005. Finding Groups in Data: An Introduction to Cluster Analysis, 1st Edition. Wiley-Interscience.</w:delText>
        </w:r>
      </w:del>
    </w:p>
    <w:p w14:paraId="1234A37E" w14:textId="4D9AE3C9" w:rsidR="003A30EA" w:rsidDel="00E56EB2" w:rsidRDefault="003A30EA" w:rsidP="003A30EA">
      <w:pPr>
        <w:pStyle w:val="Bibliography"/>
        <w:rPr>
          <w:del w:id="713" w:author="Meyer, Michael Frederick" w:date="2021-03-12T14:55:00Z"/>
        </w:rPr>
      </w:pPr>
      <w:del w:id="714" w:author="Meyer, Michael Frederick" w:date="2021-03-12T14:55:00Z">
        <w:r w:rsidDel="00E56EB2">
          <w:delText xml:space="preserve">Kelly, J. R., and R. E. Scheibling. 2012. Fatty acids as dietary tracers in benthic food webs. Marine Ecology Progress Series </w:delText>
        </w:r>
        <w:r w:rsidDel="00E56EB2">
          <w:rPr>
            <w:b/>
            <w:bCs/>
          </w:rPr>
          <w:delText>446</w:delText>
        </w:r>
        <w:r w:rsidDel="00E56EB2">
          <w:delText>: 1–22. doi:10.3354/meps09559</w:delText>
        </w:r>
      </w:del>
    </w:p>
    <w:p w14:paraId="0870DB17" w14:textId="08B01BF9" w:rsidR="003A30EA" w:rsidDel="00E56EB2" w:rsidRDefault="003A30EA" w:rsidP="003A30EA">
      <w:pPr>
        <w:pStyle w:val="Bibliography"/>
        <w:rPr>
          <w:del w:id="715" w:author="Meyer, Michael Frederick" w:date="2021-03-12T14:55:00Z"/>
        </w:rPr>
      </w:pPr>
      <w:del w:id="716" w:author="Meyer, Michael Frederick" w:date="2021-03-12T14:55:00Z">
        <w:r w:rsidDel="00E56EB2">
          <w:delText xml:space="preserve">Klein Breteler, W. C. M., N. Schogt, M. Baas, S. Schouten, and G. W. Kraay. 1999. Trophic upgrading of food quality by protozoans enhancing copepod growth: role of essential lipids. Marine Biology </w:delText>
        </w:r>
        <w:r w:rsidDel="00E56EB2">
          <w:rPr>
            <w:b/>
            <w:bCs/>
          </w:rPr>
          <w:delText>135</w:delText>
        </w:r>
        <w:r w:rsidDel="00E56EB2">
          <w:delText>: 191–198. doi:10.1007/s002270050616</w:delText>
        </w:r>
      </w:del>
    </w:p>
    <w:p w14:paraId="6C91AB50" w14:textId="5388E418" w:rsidR="003A30EA" w:rsidDel="00E56EB2" w:rsidRDefault="003A30EA" w:rsidP="003A30EA">
      <w:pPr>
        <w:pStyle w:val="Bibliography"/>
        <w:rPr>
          <w:del w:id="717" w:author="Meyer, Michael Frederick" w:date="2021-03-12T14:55:00Z"/>
        </w:rPr>
      </w:pPr>
      <w:del w:id="718" w:author="Meyer, Michael Frederick" w:date="2021-03-12T14:55:00Z">
        <w:r w:rsidDel="00E56EB2">
          <w:delText xml:space="preserve">Klein, S., E. Worch, and T. P. Knepper. 2015. Occurrence and Spatial Distribution of Microplastics in River Shore Sediments of the Rhine-Main Area in Germany. Environ. Sci. Technol. </w:delText>
        </w:r>
        <w:r w:rsidDel="00E56EB2">
          <w:rPr>
            <w:b/>
            <w:bCs/>
          </w:rPr>
          <w:delText>49</w:delText>
        </w:r>
        <w:r w:rsidDel="00E56EB2">
          <w:delText>: 6070–6076. doi:10.1021/acs.est.5b00492</w:delText>
        </w:r>
      </w:del>
    </w:p>
    <w:p w14:paraId="2B66117A" w14:textId="1D3128EA" w:rsidR="003A30EA" w:rsidDel="00E56EB2" w:rsidRDefault="003A30EA" w:rsidP="003A30EA">
      <w:pPr>
        <w:pStyle w:val="Bibliography"/>
        <w:rPr>
          <w:del w:id="719" w:author="Meyer, Michael Frederick" w:date="2021-03-12T14:55:00Z"/>
        </w:rPr>
      </w:pPr>
      <w:del w:id="720" w:author="Meyer, Michael Frederick" w:date="2021-03-12T14:55:00Z">
        <w:r w:rsidDel="00E56EB2">
          <w:delText xml:space="preserve">Kolpin, D. W., E. T. Furlong, M. T. Meyer, E. M. Thurman, S. D. Zaugg, L. B. Barber, and H. T. Buxton. 2002. Pharmaceuticals, Hormones, and Other Organic Wastewater Contaminants in U.S. Streams, 1999−2000: A National Reconnaissance. Environmental Science &amp; Technology </w:delText>
        </w:r>
        <w:r w:rsidDel="00E56EB2">
          <w:rPr>
            <w:b/>
            <w:bCs/>
          </w:rPr>
          <w:delText>36</w:delText>
        </w:r>
        <w:r w:rsidDel="00E56EB2">
          <w:delText>: 1202–1211. doi:10.1021/es011055j</w:delText>
        </w:r>
      </w:del>
    </w:p>
    <w:p w14:paraId="05B94114" w14:textId="01FB6BA8" w:rsidR="003A30EA" w:rsidDel="00E56EB2" w:rsidRDefault="003A30EA" w:rsidP="003A30EA">
      <w:pPr>
        <w:pStyle w:val="Bibliography"/>
        <w:rPr>
          <w:del w:id="721" w:author="Meyer, Michael Frederick" w:date="2021-03-12T14:55:00Z"/>
        </w:rPr>
      </w:pPr>
      <w:del w:id="722" w:author="Meyer, Michael Frederick" w:date="2021-03-12T14:55:00Z">
        <w:r w:rsidDel="00E56EB2">
          <w:delText>Kozhov, M. M. 1963. Lake Baikal and its Life, Springer Science &amp; Business Media.</w:delText>
        </w:r>
      </w:del>
    </w:p>
    <w:p w14:paraId="2F0241E2" w14:textId="255DCCEC" w:rsidR="003A30EA" w:rsidDel="00E56EB2" w:rsidRDefault="003A30EA" w:rsidP="003A30EA">
      <w:pPr>
        <w:pStyle w:val="Bibliography"/>
        <w:rPr>
          <w:del w:id="723" w:author="Meyer, Michael Frederick" w:date="2021-03-12T14:55:00Z"/>
        </w:rPr>
      </w:pPr>
      <w:del w:id="724" w:author="Meyer, Michael Frederick" w:date="2021-03-12T14:55:00Z">
        <w:r w:rsidDel="00E56EB2">
          <w:delText>Kozhova, O. M., and L. R. Izmest’eva. 1998. Lake Baikal: Evolution and Biodiversity, Backhuys Publishers.</w:delText>
        </w:r>
      </w:del>
    </w:p>
    <w:p w14:paraId="04A635A0" w14:textId="1C128951" w:rsidR="003A30EA" w:rsidDel="00E56EB2" w:rsidRDefault="003A30EA" w:rsidP="003A30EA">
      <w:pPr>
        <w:pStyle w:val="Bibliography"/>
        <w:rPr>
          <w:del w:id="725" w:author="Meyer, Michael Frederick" w:date="2021-03-12T14:55:00Z"/>
        </w:rPr>
      </w:pPr>
      <w:del w:id="726" w:author="Meyer, Michael Frederick" w:date="2021-03-12T14:55:00Z">
        <w:r w:rsidDel="00E56EB2">
          <w:lastRenderedPageBreak/>
          <w:delText xml:space="preserve">Kravtsova, L. S., L. A. Izhboldina, I. V. Khanaev, and others. 2014. Nearshore benthic blooms of filamentous green algae in Lake Baikal. Journal of Great Lakes Research </w:delText>
        </w:r>
        <w:r w:rsidDel="00E56EB2">
          <w:rPr>
            <w:b/>
            <w:bCs/>
          </w:rPr>
          <w:delText>40</w:delText>
        </w:r>
        <w:r w:rsidDel="00E56EB2">
          <w:delText>: 441–448. doi:10.1016/j.jglr.2014.02.019</w:delText>
        </w:r>
      </w:del>
    </w:p>
    <w:p w14:paraId="7763E947" w14:textId="7C9F0269" w:rsidR="003A30EA" w:rsidDel="00E56EB2" w:rsidRDefault="003A30EA" w:rsidP="003A30EA">
      <w:pPr>
        <w:pStyle w:val="Bibliography"/>
        <w:rPr>
          <w:del w:id="727" w:author="Meyer, Michael Frederick" w:date="2021-03-12T14:55:00Z"/>
        </w:rPr>
      </w:pPr>
      <w:del w:id="728" w:author="Meyer, Michael Frederick" w:date="2021-03-12T14:55:00Z">
        <w:r w:rsidDel="00E56EB2">
          <w:delText xml:space="preserve">Lagesson, A., J. Fahlman, T. Brodin, J. Fick, M. Jonsson, P. Byström, and J. Klaminder. 2016. Bioaccumulation of five pharmaceuticals at multiple trophic levels in an aquatic food web - Insights from a field experiment. Science of The Total Environment </w:delText>
        </w:r>
        <w:r w:rsidDel="00E56EB2">
          <w:rPr>
            <w:b/>
            <w:bCs/>
          </w:rPr>
          <w:delText>568</w:delText>
        </w:r>
        <w:r w:rsidDel="00E56EB2">
          <w:delText>: 208–215. doi:10.1016/j.scitotenv.2016.05.206</w:delText>
        </w:r>
      </w:del>
    </w:p>
    <w:p w14:paraId="4EF944CC" w14:textId="4A8C05D8" w:rsidR="003A30EA" w:rsidDel="00E56EB2" w:rsidRDefault="003A30EA" w:rsidP="003A30EA">
      <w:pPr>
        <w:pStyle w:val="Bibliography"/>
        <w:rPr>
          <w:del w:id="729" w:author="Meyer, Michael Frederick" w:date="2021-03-12T14:55:00Z"/>
        </w:rPr>
      </w:pPr>
      <w:del w:id="730" w:author="Meyer, Michael Frederick" w:date="2021-03-12T14:55:00Z">
        <w:r w:rsidDel="00E56EB2">
          <w:delText xml:space="preserve">Lambert, D., A. Cattaneo, and R. Carignan. 2008. Periphyton as an early indicator of perturbation in recreational lakes. Can. J. Fish. Aquat. Sci. </w:delText>
        </w:r>
        <w:r w:rsidDel="00E56EB2">
          <w:rPr>
            <w:b/>
            <w:bCs/>
          </w:rPr>
          <w:delText>65</w:delText>
        </w:r>
        <w:r w:rsidDel="00E56EB2">
          <w:delText>: 258–265. doi:10.1139/f07-168</w:delText>
        </w:r>
      </w:del>
    </w:p>
    <w:p w14:paraId="4BD137A0" w14:textId="78C91D4F" w:rsidR="003A30EA" w:rsidDel="00E56EB2" w:rsidRDefault="003A30EA" w:rsidP="003A30EA">
      <w:pPr>
        <w:pStyle w:val="Bibliography"/>
        <w:rPr>
          <w:del w:id="731" w:author="Meyer, Michael Frederick" w:date="2021-03-12T14:55:00Z"/>
        </w:rPr>
      </w:pPr>
      <w:del w:id="732" w:author="Meyer, Michael Frederick" w:date="2021-03-12T14:55:00Z">
        <w:r w:rsidDel="00E56EB2">
          <w:delText>Legendre, P., and L. Legendre. 2012. Numerical Ecology, 3rd ed. Elsevier.</w:delText>
        </w:r>
      </w:del>
    </w:p>
    <w:p w14:paraId="344FD615" w14:textId="309ABA9C" w:rsidR="003A30EA" w:rsidDel="00E56EB2" w:rsidRDefault="003A30EA" w:rsidP="003A30EA">
      <w:pPr>
        <w:pStyle w:val="Bibliography"/>
        <w:rPr>
          <w:del w:id="733" w:author="Meyer, Michael Frederick" w:date="2021-03-12T14:55:00Z"/>
        </w:rPr>
      </w:pPr>
      <w:del w:id="734" w:author="Meyer, Michael Frederick" w:date="2021-03-12T14:55:00Z">
        <w:r w:rsidDel="00E56EB2">
          <w:delText xml:space="preserve">Li, J., C. Green, A. Reynolds, H. Shi, and J. M. Rotchell. 2018. Microplastics in mussels sampled from coastal waters and supermarkets in the United Kingdom. Environmental Pollution </w:delText>
        </w:r>
        <w:r w:rsidDel="00E56EB2">
          <w:rPr>
            <w:b/>
            <w:bCs/>
          </w:rPr>
          <w:delText>241</w:delText>
        </w:r>
        <w:r w:rsidDel="00E56EB2">
          <w:delText>: 35–44. doi:10.1016/j.envpol.2018.05.038</w:delText>
        </w:r>
      </w:del>
    </w:p>
    <w:p w14:paraId="75D4BF1D" w14:textId="35C3B349" w:rsidR="003A30EA" w:rsidDel="00E56EB2" w:rsidRDefault="003A30EA" w:rsidP="003A30EA">
      <w:pPr>
        <w:pStyle w:val="Bibliography"/>
        <w:rPr>
          <w:del w:id="735" w:author="Meyer, Michael Frederick" w:date="2021-03-12T14:55:00Z"/>
        </w:rPr>
      </w:pPr>
      <w:del w:id="736" w:author="Meyer, Michael Frederick" w:date="2021-03-12T14:55:00Z">
        <w:r w:rsidDel="00E56EB2">
          <w:delText xml:space="preserve">Lorenzen, C. J. 1967. Determination of Chlorophyll and Pheo-Pigments: Spectrophotometric Equations1. Limnology and Oceanography </w:delText>
        </w:r>
        <w:r w:rsidDel="00E56EB2">
          <w:rPr>
            <w:b/>
            <w:bCs/>
          </w:rPr>
          <w:delText>12</w:delText>
        </w:r>
        <w:r w:rsidDel="00E56EB2">
          <w:delText>: 343–346. doi:https://doi.org/10.4319/lo.1967.12.2.0343</w:delText>
        </w:r>
      </w:del>
    </w:p>
    <w:p w14:paraId="7DB4B36B" w14:textId="37E49E11" w:rsidR="003A30EA" w:rsidDel="00E56EB2" w:rsidRDefault="003A30EA" w:rsidP="003A30EA">
      <w:pPr>
        <w:pStyle w:val="Bibliography"/>
        <w:rPr>
          <w:del w:id="737" w:author="Meyer, Michael Frederick" w:date="2021-03-12T14:55:00Z"/>
        </w:rPr>
      </w:pPr>
      <w:del w:id="738" w:author="Meyer, Michael Frederick" w:date="2021-03-12T14:55:00Z">
        <w:r w:rsidDel="00E56EB2">
          <w:delText xml:space="preserve">Lowe, R. L., and R. D. Hunter. 1988. Effect of Grazing by Physa integra on Periphyton Community Structure. Journal of the North American Benthological Society </w:delText>
        </w:r>
        <w:r w:rsidDel="00E56EB2">
          <w:rPr>
            <w:b/>
            <w:bCs/>
          </w:rPr>
          <w:delText>7</w:delText>
        </w:r>
        <w:r w:rsidDel="00E56EB2">
          <w:delText>: 29–36. doi:10.2307/1467828</w:delText>
        </w:r>
      </w:del>
    </w:p>
    <w:p w14:paraId="185401B1" w14:textId="5890BB74" w:rsidR="003A30EA" w:rsidDel="00E56EB2" w:rsidRDefault="003A30EA" w:rsidP="003A30EA">
      <w:pPr>
        <w:pStyle w:val="Bibliography"/>
        <w:rPr>
          <w:del w:id="739" w:author="Meyer, Michael Frederick" w:date="2021-03-12T14:55:00Z"/>
        </w:rPr>
      </w:pPr>
      <w:del w:id="740" w:author="Meyer, Michael Frederick" w:date="2021-03-12T14:55:00Z">
        <w:r w:rsidDel="00E56EB2">
          <w:delText>Maechler, M., P. Rousseeuw, A. Struyf, M. Hubert, and K. Hornik. 2019. cluster: Cluster Analysis Basics and Extensions,.</w:delText>
        </w:r>
      </w:del>
    </w:p>
    <w:p w14:paraId="69D1937A" w14:textId="5E56462D" w:rsidR="003A30EA" w:rsidDel="00E56EB2" w:rsidRDefault="003A30EA" w:rsidP="003A30EA">
      <w:pPr>
        <w:pStyle w:val="Bibliography"/>
        <w:rPr>
          <w:del w:id="741" w:author="Meyer, Michael Frederick" w:date="2021-03-12T14:55:00Z"/>
        </w:rPr>
      </w:pPr>
      <w:del w:id="742" w:author="Meyer, Michael Frederick" w:date="2021-03-12T14:55:00Z">
        <w:r w:rsidDel="00E56EB2">
          <w:delText>Mazzella, L., and G. F. Russo. 1989. Grazing effect of two Gibbula species (Mollusca, Archaeogastropoda) on the epiphytic community of Posidonia oceanica leaves.</w:delText>
        </w:r>
      </w:del>
    </w:p>
    <w:p w14:paraId="2813A7A8" w14:textId="64E45280" w:rsidR="003A30EA" w:rsidDel="00E56EB2" w:rsidRDefault="003A30EA" w:rsidP="003A30EA">
      <w:pPr>
        <w:pStyle w:val="Bibliography"/>
        <w:rPr>
          <w:del w:id="743" w:author="Meyer, Michael Frederick" w:date="2021-03-12T14:55:00Z"/>
        </w:rPr>
      </w:pPr>
      <w:del w:id="744" w:author="Meyer, Michael Frederick" w:date="2021-03-12T14:55:00Z">
        <w:r w:rsidDel="00E56EB2">
          <w:delText xml:space="preserve">McIntyre, P. B., and A. S. Flecker. 2006. Rapid turnover of tissue nitrogen of primary consumers in tropical freshwaters. Oecologia </w:delText>
        </w:r>
        <w:r w:rsidDel="00E56EB2">
          <w:rPr>
            <w:b/>
            <w:bCs/>
          </w:rPr>
          <w:delText>148</w:delText>
        </w:r>
        <w:r w:rsidDel="00E56EB2">
          <w:delText>: 12–21. doi:10.1007/s00442-005-0354-3</w:delText>
        </w:r>
      </w:del>
    </w:p>
    <w:p w14:paraId="1513A6EF" w14:textId="2E70119F" w:rsidR="003A30EA" w:rsidDel="00E56EB2" w:rsidRDefault="003A30EA" w:rsidP="003A30EA">
      <w:pPr>
        <w:pStyle w:val="Bibliography"/>
        <w:rPr>
          <w:del w:id="745" w:author="Meyer, Michael Frederick" w:date="2021-03-12T14:55:00Z"/>
        </w:rPr>
      </w:pPr>
      <w:del w:id="746" w:author="Meyer, Michael Frederick" w:date="2021-03-12T14:55:00Z">
        <w:r w:rsidDel="00E56EB2">
          <w:lastRenderedPageBreak/>
          <w:delText>Meyer, M. F., T. Ozersky, K. H. Woo, and others. 2020. A unified dataset of co-located sewage pollution, periphyton, and benthic macroinvertebrate community and food web structure from Lake Baikal (Siberia).doi:10.6073/PASTA/76F43144015EC795679BAC508EFA044B</w:delText>
        </w:r>
      </w:del>
    </w:p>
    <w:p w14:paraId="2DF7DC91" w14:textId="35E94D54" w:rsidR="003A30EA" w:rsidDel="00E56EB2" w:rsidRDefault="003A30EA" w:rsidP="003A30EA">
      <w:pPr>
        <w:pStyle w:val="Bibliography"/>
        <w:rPr>
          <w:del w:id="747" w:author="Meyer, Michael Frederick" w:date="2021-03-12T14:55:00Z"/>
        </w:rPr>
      </w:pPr>
      <w:del w:id="748" w:author="Meyer, Michael Frederick" w:date="2021-03-12T14:55:00Z">
        <w:r w:rsidDel="00E56EB2">
          <w:delText xml:space="preserve">Meyer, M. F., S. M. Powers, and S. E. Hampton. 2019. An Evidence Synthesis of Pharmaceuticals and Personal Care Products (PPCPs) in the Environment: Imbalances among Compounds, Sewage Treatment Techniques, and Ecosystem Types. Environ. Sci. Technol. </w:delText>
        </w:r>
        <w:r w:rsidDel="00E56EB2">
          <w:rPr>
            <w:b/>
            <w:bCs/>
          </w:rPr>
          <w:delText>53</w:delText>
        </w:r>
        <w:r w:rsidDel="00E56EB2">
          <w:delText>: 12961–12973. doi:10.1021/acs.est.9b02966</w:delText>
        </w:r>
      </w:del>
    </w:p>
    <w:p w14:paraId="18D573EE" w14:textId="52485A38" w:rsidR="003A30EA" w:rsidDel="00E56EB2" w:rsidRDefault="003A30EA" w:rsidP="003A30EA">
      <w:pPr>
        <w:pStyle w:val="Bibliography"/>
        <w:rPr>
          <w:del w:id="749" w:author="Meyer, Michael Frederick" w:date="2021-03-12T14:55:00Z"/>
        </w:rPr>
      </w:pPr>
      <w:del w:id="750" w:author="Meyer, Michael Frederick" w:date="2021-03-12T14:55:00Z">
        <w:r w:rsidDel="00E56EB2">
          <w:delText>Meyer, M., T. Ozersky, K. Woo, A. W. E. Galloway, M. R. Brousil, and S. Hampton. 2015. Baikal Food Webs.doi:10.17605/OSF.IO/9TA8Z</w:delText>
        </w:r>
      </w:del>
    </w:p>
    <w:p w14:paraId="4FCD2F5A" w14:textId="15CBFE75" w:rsidR="003A30EA" w:rsidDel="00E56EB2" w:rsidRDefault="003A30EA" w:rsidP="003A30EA">
      <w:pPr>
        <w:pStyle w:val="Bibliography"/>
        <w:rPr>
          <w:del w:id="751" w:author="Meyer, Michael Frederick" w:date="2021-03-12T14:55:00Z"/>
        </w:rPr>
      </w:pPr>
      <w:del w:id="752" w:author="Meyer, Michael Frederick" w:date="2021-03-12T14:55:00Z">
        <w:r w:rsidDel="00E56EB2">
          <w:delText xml:space="preserve">Monteith, D. T., J. L. Stoddard, C. D. Evans, and others. 2007. Dissolved organic carbon trends resulting from changes in atmospheric deposition chemistry. Nature </w:delText>
        </w:r>
        <w:r w:rsidDel="00E56EB2">
          <w:rPr>
            <w:b/>
            <w:bCs/>
          </w:rPr>
          <w:delText>450</w:delText>
        </w:r>
        <w:r w:rsidDel="00E56EB2">
          <w:delText>: 537–540. doi:10.1038/nature06316</w:delText>
        </w:r>
      </w:del>
    </w:p>
    <w:p w14:paraId="0D9E6AE3" w14:textId="32CF7B7F" w:rsidR="003A30EA" w:rsidDel="00E56EB2" w:rsidRDefault="003A30EA" w:rsidP="003A30EA">
      <w:pPr>
        <w:pStyle w:val="Bibliography"/>
        <w:rPr>
          <w:del w:id="753" w:author="Meyer, Michael Frederick" w:date="2021-03-12T14:55:00Z"/>
        </w:rPr>
      </w:pPr>
      <w:del w:id="754" w:author="Meyer, Michael Frederick" w:date="2021-03-12T14:55:00Z">
        <w:r w:rsidDel="00E56EB2">
          <w:delText xml:space="preserve">Moore, J. W., D. E. Schindler, M. D. Scheuerell, D. Smith, and J. Frodge. 2003. Lake eutrophication at the urban fringe, Seattle region, USA. AMBIO: A Journal of the Human Environment </w:delText>
        </w:r>
        <w:r w:rsidDel="00E56EB2">
          <w:rPr>
            <w:b/>
            <w:bCs/>
          </w:rPr>
          <w:delText>32</w:delText>
        </w:r>
        <w:r w:rsidDel="00E56EB2">
          <w:delText>: 13–18.</w:delText>
        </w:r>
      </w:del>
    </w:p>
    <w:p w14:paraId="11773C1E" w14:textId="788E37E4" w:rsidR="003A30EA" w:rsidDel="00E56EB2" w:rsidRDefault="003A30EA" w:rsidP="003A30EA">
      <w:pPr>
        <w:pStyle w:val="Bibliography"/>
        <w:rPr>
          <w:del w:id="755" w:author="Meyer, Michael Frederick" w:date="2021-03-12T14:55:00Z"/>
        </w:rPr>
      </w:pPr>
      <w:del w:id="756" w:author="Meyer, Michael Frederick" w:date="2021-03-12T14:55:00Z">
        <w:r w:rsidDel="00E56EB2">
          <w:delText xml:space="preserve">Moore, M. V., S. E. Hampton, L. R. Izmest’eva, E. A. Silow, E. V. Peshkova, and B. K. Pavlov. 2009. Climate Change and the World’s “Sacred Sea”-Lake Baikal, Siberia. Bioscience </w:delText>
        </w:r>
        <w:r w:rsidDel="00E56EB2">
          <w:rPr>
            <w:b/>
            <w:bCs/>
          </w:rPr>
          <w:delText>59</w:delText>
        </w:r>
        <w:r w:rsidDel="00E56EB2">
          <w:delText>: 405–417. doi:10.1525/bio.2009.59.5.8</w:delText>
        </w:r>
      </w:del>
    </w:p>
    <w:p w14:paraId="264A0079" w14:textId="27F13405" w:rsidR="003A30EA" w:rsidDel="00E56EB2" w:rsidRDefault="003A30EA" w:rsidP="003A30EA">
      <w:pPr>
        <w:pStyle w:val="Bibliography"/>
        <w:rPr>
          <w:del w:id="757" w:author="Meyer, Michael Frederick" w:date="2021-03-12T14:55:00Z"/>
        </w:rPr>
      </w:pPr>
      <w:del w:id="758" w:author="Meyer, Michael Frederick" w:date="2021-03-12T14:55:00Z">
        <w:r w:rsidDel="00E56EB2">
          <w:delText>Moran, P. W., S. E. Cox, S. S. Embrey, R. L. Huffman, T. D. Olsen, and S. C. Fradkin. 2012. Sources and Sinks of Nitrogen and Phosphorus in a Deep, Oligotrophic Lake, Lake Crescent, Olympic National Park, Washington. US Geological Survey.</w:delText>
        </w:r>
      </w:del>
    </w:p>
    <w:p w14:paraId="0000F6EE" w14:textId="26AC3018" w:rsidR="003A30EA" w:rsidDel="00E56EB2" w:rsidRDefault="003A30EA" w:rsidP="003A30EA">
      <w:pPr>
        <w:pStyle w:val="Bibliography"/>
        <w:rPr>
          <w:del w:id="759" w:author="Meyer, Michael Frederick" w:date="2021-03-12T14:55:00Z"/>
        </w:rPr>
      </w:pPr>
      <w:del w:id="760" w:author="Meyer, Michael Frederick" w:date="2021-03-12T14:55:00Z">
        <w:r w:rsidDel="00E56EB2">
          <w:delText xml:space="preserve">O’Donnell, D. R., P. Wilburn, E. A. Silow, L. Y. Yampolsky, and E. Litchman. 2017. Nitrogen and phosphorus colimitation of phytoplankton in Lake Baikal: Insights from a spatial survey and nutrient enrichment experiments. Limnology and Oceanography </w:delText>
        </w:r>
        <w:r w:rsidDel="00E56EB2">
          <w:rPr>
            <w:b/>
            <w:bCs/>
          </w:rPr>
          <w:delText>62</w:delText>
        </w:r>
        <w:r w:rsidDel="00E56EB2">
          <w:delText>: 1383–1392. doi:10.1002/lno.10505</w:delText>
        </w:r>
      </w:del>
    </w:p>
    <w:p w14:paraId="400DBB30" w14:textId="36BDDC1D" w:rsidR="003A30EA" w:rsidDel="00E56EB2" w:rsidRDefault="003A30EA" w:rsidP="003A30EA">
      <w:pPr>
        <w:pStyle w:val="Bibliography"/>
        <w:rPr>
          <w:del w:id="761" w:author="Meyer, Michael Frederick" w:date="2021-03-12T14:55:00Z"/>
        </w:rPr>
      </w:pPr>
      <w:del w:id="762" w:author="Meyer, Michael Frederick" w:date="2021-03-12T14:55:00Z">
        <w:r w:rsidDel="00E56EB2">
          <w:lastRenderedPageBreak/>
          <w:delText>Oksanen, J., F. G. Blanchet, M. Friendly, and others. 2019. vegan: Community Ecology Package,.</w:delText>
        </w:r>
      </w:del>
    </w:p>
    <w:p w14:paraId="69D2F927" w14:textId="7ED974B5" w:rsidR="003A30EA" w:rsidDel="00E56EB2" w:rsidRDefault="003A30EA" w:rsidP="003A30EA">
      <w:pPr>
        <w:pStyle w:val="Bibliography"/>
        <w:rPr>
          <w:del w:id="763" w:author="Meyer, Michael Frederick" w:date="2021-03-12T14:55:00Z"/>
        </w:rPr>
      </w:pPr>
      <w:del w:id="764" w:author="Meyer, Michael Frederick" w:date="2021-03-12T14:55:00Z">
        <w:r w:rsidDel="00E56EB2">
          <w:delText xml:space="preserve">Osipova, S., L. Dudareva, N. Bondarenko, A. Nasarova, N. Sokolova, L. Obolkina, O. Glyzina, and O. Timoshkin. 2009. Temporal variation in fatty acid composition of Ulothrix zonata (Chlorophyta) from ice and benthic communities of Lake Baikal. Phycologia </w:delText>
        </w:r>
        <w:r w:rsidDel="00E56EB2">
          <w:rPr>
            <w:b/>
            <w:bCs/>
          </w:rPr>
          <w:delText>48</w:delText>
        </w:r>
        <w:r w:rsidDel="00E56EB2">
          <w:delText>: 130–135.</w:delText>
        </w:r>
      </w:del>
    </w:p>
    <w:p w14:paraId="5DAD3744" w14:textId="7823959D" w:rsidR="003A30EA" w:rsidDel="00E56EB2" w:rsidRDefault="003A30EA" w:rsidP="003A30EA">
      <w:pPr>
        <w:pStyle w:val="Bibliography"/>
        <w:rPr>
          <w:del w:id="765" w:author="Meyer, Michael Frederick" w:date="2021-03-12T14:55:00Z"/>
        </w:rPr>
      </w:pPr>
      <w:del w:id="766" w:author="Meyer, Michael Frederick" w:date="2021-03-12T14:55:00Z">
        <w:r w:rsidDel="00E56EB2">
          <w:delText xml:space="preserve">Ozersky, T., E. A. Volkova, N. A. Bondarenko, O. A. Timoshkin, V. V. Malnik, V. M. Domysheva, and S. E. Hampton. 2018. Nutrient limitation of benthic algae in Lake Baikal, Russia. Freshwater Science </w:delText>
        </w:r>
        <w:r w:rsidDel="00E56EB2">
          <w:rPr>
            <w:b/>
            <w:bCs/>
          </w:rPr>
          <w:delText>37</w:delText>
        </w:r>
        <w:r w:rsidDel="00E56EB2">
          <w:delText>: 472–482. doi:10.1086/699408</w:delText>
        </w:r>
      </w:del>
    </w:p>
    <w:p w14:paraId="592E0D55" w14:textId="24875E3E" w:rsidR="003A30EA" w:rsidDel="00E56EB2" w:rsidRDefault="003A30EA" w:rsidP="003A30EA">
      <w:pPr>
        <w:pStyle w:val="Bibliography"/>
        <w:rPr>
          <w:del w:id="767" w:author="Meyer, Michael Frederick" w:date="2021-03-12T14:55:00Z"/>
        </w:rPr>
      </w:pPr>
      <w:del w:id="768" w:author="Meyer, Michael Frederick" w:date="2021-03-12T14:55:00Z">
        <w:r w:rsidDel="00E56EB2">
          <w:delText>Parsons, T. R., and J. D. H. Strickland. 1963. Discussion of spectrophotometric determination of marine-plant pigments, with revised equations for ascertaining chlorophylls and carotenoids. Journal of Marine Research.</w:delText>
        </w:r>
      </w:del>
    </w:p>
    <w:p w14:paraId="56C269B8" w14:textId="64473187" w:rsidR="003A30EA" w:rsidDel="00E56EB2" w:rsidRDefault="003A30EA" w:rsidP="003A30EA">
      <w:pPr>
        <w:pStyle w:val="Bibliography"/>
        <w:rPr>
          <w:del w:id="769" w:author="Meyer, Michael Frederick" w:date="2021-03-12T14:55:00Z"/>
        </w:rPr>
      </w:pPr>
      <w:del w:id="770" w:author="Meyer, Michael Frederick" w:date="2021-03-12T14:55:00Z">
        <w:r w:rsidDel="00E56EB2">
          <w:delText xml:space="preserve">Pebesma, E. 2018. Simple Features for R: Standardized Support for Spatial Vector Data. The R Journal </w:delText>
        </w:r>
        <w:r w:rsidDel="00E56EB2">
          <w:rPr>
            <w:b/>
            <w:bCs/>
          </w:rPr>
          <w:delText>10</w:delText>
        </w:r>
        <w:r w:rsidDel="00E56EB2">
          <w:delText>: 439–446. doi:10.32614/RJ-2018-009</w:delText>
        </w:r>
      </w:del>
    </w:p>
    <w:p w14:paraId="7B5E8AA3" w14:textId="596503AE" w:rsidR="003A30EA" w:rsidDel="00E56EB2" w:rsidRDefault="003A30EA" w:rsidP="003A30EA">
      <w:pPr>
        <w:pStyle w:val="Bibliography"/>
        <w:rPr>
          <w:del w:id="771" w:author="Meyer, Michael Frederick" w:date="2021-03-12T14:55:00Z"/>
        </w:rPr>
      </w:pPr>
      <w:del w:id="772" w:author="Meyer, Michael Frederick" w:date="2021-03-12T14:55:00Z">
        <w:r w:rsidDel="00E56EB2">
          <w:delTex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delText>
        </w:r>
        <w:r w:rsidDel="00E56EB2">
          <w:rPr>
            <w:b/>
            <w:bCs/>
          </w:rPr>
          <w:delText>58</w:delText>
        </w:r>
        <w:r w:rsidDel="00E56EB2">
          <w:delText>: 1144–1151. doi:10.1016/j.marpolbul.2009.04.004</w:delText>
        </w:r>
      </w:del>
    </w:p>
    <w:p w14:paraId="74F98466" w14:textId="00581AC1" w:rsidR="003A30EA" w:rsidDel="00E56EB2" w:rsidRDefault="003A30EA" w:rsidP="003A30EA">
      <w:pPr>
        <w:pStyle w:val="Bibliography"/>
        <w:rPr>
          <w:del w:id="773" w:author="Meyer, Michael Frederick" w:date="2021-03-12T14:55:00Z"/>
        </w:rPr>
      </w:pPr>
      <w:del w:id="774" w:author="Meyer, Michael Frederick" w:date="2021-03-12T14:55:00Z">
        <w:r w:rsidDel="00E56EB2">
          <w:delText xml:space="preserve">Powers, S. M., T. W. Bruulsema, T. P. Burt, and others. 2016. Long-term accumulation and transport of anthropogenic phosphorus in three river basins. Nature Geoscience </w:delText>
        </w:r>
        <w:r w:rsidDel="00E56EB2">
          <w:rPr>
            <w:b/>
            <w:bCs/>
          </w:rPr>
          <w:delText>9</w:delText>
        </w:r>
        <w:r w:rsidDel="00E56EB2">
          <w:delText>: 353–356. doi:10.1038/ngeo2693</w:delText>
        </w:r>
      </w:del>
    </w:p>
    <w:p w14:paraId="2359408E" w14:textId="4F0701EE" w:rsidR="003A30EA" w:rsidDel="00E56EB2" w:rsidRDefault="003A30EA" w:rsidP="003A30EA">
      <w:pPr>
        <w:pStyle w:val="Bibliography"/>
        <w:rPr>
          <w:del w:id="775" w:author="Meyer, Michael Frederick" w:date="2021-03-12T14:55:00Z"/>
        </w:rPr>
      </w:pPr>
      <w:del w:id="776" w:author="Meyer, Michael Frederick" w:date="2021-03-12T14:55:00Z">
        <w:r w:rsidDel="00E56EB2">
          <w:delText>R Core Team. 2019. R: A Language and Environment for Statistical Computing,.</w:delText>
        </w:r>
      </w:del>
    </w:p>
    <w:p w14:paraId="320E5909" w14:textId="6F0D02DC" w:rsidR="003A30EA" w:rsidDel="00E56EB2" w:rsidRDefault="003A30EA" w:rsidP="003A30EA">
      <w:pPr>
        <w:pStyle w:val="Bibliography"/>
        <w:rPr>
          <w:del w:id="777" w:author="Meyer, Michael Frederick" w:date="2021-03-12T14:55:00Z"/>
        </w:rPr>
      </w:pPr>
      <w:del w:id="778" w:author="Meyer, Michael Frederick" w:date="2021-03-12T14:55:00Z">
        <w:r w:rsidDel="00E56EB2">
          <w:delText xml:space="preserve">del Rey, Z. R., E. F. Granek, and B. A. Buckley. 2011. Expression of HSP70 in Mytilus californianus following exposure to caffeine. Ecotoxicology </w:delText>
        </w:r>
        <w:r w:rsidDel="00E56EB2">
          <w:rPr>
            <w:b/>
            <w:bCs/>
          </w:rPr>
          <w:delText>20</w:delText>
        </w:r>
        <w:r w:rsidDel="00E56EB2">
          <w:delText>: 855–861. doi:10.1007/s10646-011-0649-6</w:delText>
        </w:r>
      </w:del>
    </w:p>
    <w:p w14:paraId="6B7A72C0" w14:textId="58D22830" w:rsidR="003A30EA" w:rsidDel="00E56EB2" w:rsidRDefault="003A30EA" w:rsidP="003A30EA">
      <w:pPr>
        <w:pStyle w:val="Bibliography"/>
        <w:rPr>
          <w:del w:id="779" w:author="Meyer, Michael Frederick" w:date="2021-03-12T14:55:00Z"/>
        </w:rPr>
      </w:pPr>
      <w:del w:id="780" w:author="Meyer, Michael Frederick" w:date="2021-03-12T14:55:00Z">
        <w:r w:rsidDel="00E56EB2">
          <w:lastRenderedPageBreak/>
          <w:delText xml:space="preserve">Richmond, E. K., E. J. Rosi, A. J. Reisinger, B. R. Hanrahan, R. M. Thompson, and M. R. Grace. 2019. Influences of the antidepressant fluoxetine on stream ecosystem function and aquatic insect emergence at environmentally realistic concentrations. Journal of Freshwater Ecology </w:delText>
        </w:r>
        <w:r w:rsidDel="00E56EB2">
          <w:rPr>
            <w:b/>
            <w:bCs/>
          </w:rPr>
          <w:delText>34</w:delText>
        </w:r>
        <w:r w:rsidDel="00E56EB2">
          <w:delText>: 513–531. doi:10.1080/02705060.2019.1629546</w:delText>
        </w:r>
      </w:del>
    </w:p>
    <w:p w14:paraId="539130B3" w14:textId="5900B542" w:rsidR="003A30EA" w:rsidDel="00E56EB2" w:rsidRDefault="003A30EA" w:rsidP="003A30EA">
      <w:pPr>
        <w:pStyle w:val="Bibliography"/>
        <w:rPr>
          <w:del w:id="781" w:author="Meyer, Michael Frederick" w:date="2021-03-12T14:55:00Z"/>
        </w:rPr>
      </w:pPr>
      <w:del w:id="782" w:author="Meyer, Michael Frederick" w:date="2021-03-12T14:55:00Z">
        <w:r w:rsidDel="00E56EB2">
          <w:delText xml:space="preserve">Richmond, E. K., E. J. Rosi, D. M. Walters, J. Fick, S. K. Hamilton, T. Brodin, A. Sundelin, and M. R. Grace. 2018. A diverse suite of pharmaceuticals contaminates stream and riparian food webs. Nature Communications </w:delText>
        </w:r>
        <w:r w:rsidDel="00E56EB2">
          <w:rPr>
            <w:b/>
            <w:bCs/>
          </w:rPr>
          <w:delText>9</w:delText>
        </w:r>
        <w:r w:rsidDel="00E56EB2">
          <w:delText>: 4491. doi:10.1038/s41467-018-06822-w</w:delText>
        </w:r>
      </w:del>
    </w:p>
    <w:p w14:paraId="04063419" w14:textId="1A5C4F8C" w:rsidR="003A30EA" w:rsidDel="00E56EB2" w:rsidRDefault="003A30EA" w:rsidP="003A30EA">
      <w:pPr>
        <w:pStyle w:val="Bibliography"/>
        <w:rPr>
          <w:del w:id="783" w:author="Meyer, Michael Frederick" w:date="2021-03-12T14:55:00Z"/>
        </w:rPr>
      </w:pPr>
      <w:del w:id="784" w:author="Meyer, Michael Frederick" w:date="2021-03-12T14:55:00Z">
        <w:r w:rsidDel="00E56EB2">
          <w:delText xml:space="preserve">Risk, M. J., B. E. Lapointe, O. A. Sherwood, and B. J. Bedford. 2009. The use of δ15N in assessing sewage stress on coral reefs. Marine Pollution Bulletin </w:delText>
        </w:r>
        <w:r w:rsidDel="00E56EB2">
          <w:rPr>
            <w:b/>
            <w:bCs/>
          </w:rPr>
          <w:delText>58</w:delText>
        </w:r>
        <w:r w:rsidDel="00E56EB2">
          <w:delText>: 793–802. doi:10.1016/j.marpolbul.2009.02.008</w:delText>
        </w:r>
      </w:del>
    </w:p>
    <w:p w14:paraId="7D095A3A" w14:textId="2DB5DE25" w:rsidR="003A30EA" w:rsidDel="00E56EB2" w:rsidRDefault="003A30EA" w:rsidP="003A30EA">
      <w:pPr>
        <w:pStyle w:val="Bibliography"/>
        <w:rPr>
          <w:del w:id="785" w:author="Meyer, Michael Frederick" w:date="2021-03-12T14:55:00Z"/>
        </w:rPr>
      </w:pPr>
      <w:del w:id="786" w:author="Meyer, Michael Frederick" w:date="2021-03-12T14:55:00Z">
        <w:r w:rsidDel="00E56EB2">
          <w:delText xml:space="preserve">Robson, S. V., E. J. Rosi, E. K. Richmond, and M. R. Grace. 2020. Environmental concentrations of pharmaceuticals alter metabolism, denitrification, and diatom assemblages in artificial streams. Freshwater Science </w:delText>
        </w:r>
        <w:r w:rsidDel="00E56EB2">
          <w:rPr>
            <w:b/>
            <w:bCs/>
          </w:rPr>
          <w:delText>39</w:delText>
        </w:r>
        <w:r w:rsidDel="00E56EB2">
          <w:delText>: 256–267. doi:10.1086/708893</w:delText>
        </w:r>
      </w:del>
    </w:p>
    <w:p w14:paraId="6AD75748" w14:textId="6395D608" w:rsidR="003A30EA" w:rsidDel="00E56EB2" w:rsidRDefault="003A30EA" w:rsidP="003A30EA">
      <w:pPr>
        <w:pStyle w:val="Bibliography"/>
        <w:rPr>
          <w:del w:id="787" w:author="Meyer, Michael Frederick" w:date="2021-03-12T14:55:00Z"/>
        </w:rPr>
      </w:pPr>
      <w:del w:id="788" w:author="Meyer, Michael Frederick" w:date="2021-03-12T14:55:00Z">
        <w:r w:rsidDel="00E56EB2">
          <w:delText xml:space="preserve">Romera-Castillo, C., M. Pinto, T. M. Langer, X. A. Álvarez-Salgado, and G. J. Herndl. 2018. Dissolved organic carbon leaching from plastics stimulates microbial activity in the ocean. Nat Commun </w:delText>
        </w:r>
        <w:r w:rsidDel="00E56EB2">
          <w:rPr>
            <w:b/>
            <w:bCs/>
          </w:rPr>
          <w:delText>9</w:delText>
        </w:r>
        <w:r w:rsidDel="00E56EB2">
          <w:delText>: 1–7. doi:10.1038/s41467-018-03798-5</w:delText>
        </w:r>
      </w:del>
    </w:p>
    <w:p w14:paraId="623C5ADE" w14:textId="1A487737" w:rsidR="003A30EA" w:rsidDel="00E56EB2" w:rsidRDefault="003A30EA" w:rsidP="003A30EA">
      <w:pPr>
        <w:pStyle w:val="Bibliography"/>
        <w:rPr>
          <w:del w:id="789" w:author="Meyer, Michael Frederick" w:date="2021-03-12T14:55:00Z"/>
        </w:rPr>
      </w:pPr>
      <w:del w:id="790" w:author="Meyer, Michael Frederick" w:date="2021-03-12T14:55:00Z">
        <w:r w:rsidDel="00E56EB2">
          <w:delText xml:space="preserve">Rosenberger, E. E., S. E. Hampton, S. C. Fradkin, and B. P. Kennedy. 2008. Effects of shoreline development on the nearshore environment in large deep oligotrophic lakes. Freshwater Biology </w:delText>
        </w:r>
        <w:r w:rsidDel="00E56EB2">
          <w:rPr>
            <w:b/>
            <w:bCs/>
          </w:rPr>
          <w:delText>53</w:delText>
        </w:r>
        <w:r w:rsidDel="00E56EB2">
          <w:delText>: 1673–1691. doi:10.1111/j.1365-2427.2008.01990.x</w:delText>
        </w:r>
      </w:del>
    </w:p>
    <w:p w14:paraId="4076DE46" w14:textId="13AB7F79" w:rsidR="003A30EA" w:rsidDel="00E56EB2" w:rsidRDefault="003A30EA" w:rsidP="003A30EA">
      <w:pPr>
        <w:pStyle w:val="Bibliography"/>
        <w:rPr>
          <w:del w:id="791" w:author="Meyer, Michael Frederick" w:date="2021-03-12T14:55:00Z"/>
        </w:rPr>
      </w:pPr>
      <w:del w:id="792" w:author="Meyer, Michael Frederick" w:date="2021-03-12T14:55:00Z">
        <w:r w:rsidDel="00E56EB2">
          <w:delText xml:space="preserve">Rosi-Marshall, E. J., D. W. Kincaid, H. A. Bechtold, T. V. Royer, M. Rojas, and J. J. Kelly. 2013. Pharmaceuticals suppress algal growth and microbial respiration and alter bacterial communities in stream biofilms. Ecological Applications </w:delText>
        </w:r>
        <w:r w:rsidDel="00E56EB2">
          <w:rPr>
            <w:b/>
            <w:bCs/>
          </w:rPr>
          <w:delText>23</w:delText>
        </w:r>
        <w:r w:rsidDel="00E56EB2">
          <w:delText>: 583–593. doi:10.1890/12-0491.1</w:delText>
        </w:r>
      </w:del>
    </w:p>
    <w:p w14:paraId="2B3A054A" w14:textId="3DEFBA05" w:rsidR="003A30EA" w:rsidDel="00E56EB2" w:rsidRDefault="003A30EA" w:rsidP="003A30EA">
      <w:pPr>
        <w:pStyle w:val="Bibliography"/>
        <w:rPr>
          <w:del w:id="793" w:author="Meyer, Michael Frederick" w:date="2021-03-12T14:55:00Z"/>
        </w:rPr>
      </w:pPr>
      <w:del w:id="794" w:author="Meyer, Michael Frederick" w:date="2021-03-12T14:55:00Z">
        <w:r w:rsidDel="00E56EB2">
          <w:delText xml:space="preserve">Rosi-Marshall, E. J., and T. V. Royer. 2012. Pharmaceutical Compounds and Ecosystem Function: An Emerging Research Challenge for Aquatic Ecologists. Ecosystems </w:delText>
        </w:r>
        <w:r w:rsidDel="00E56EB2">
          <w:rPr>
            <w:b/>
            <w:bCs/>
          </w:rPr>
          <w:delText>15</w:delText>
        </w:r>
        <w:r w:rsidDel="00E56EB2">
          <w:delText>: 867–880. doi:10.1007/s10021-012-9553-z</w:delText>
        </w:r>
      </w:del>
    </w:p>
    <w:p w14:paraId="6BE9A3E6" w14:textId="0032E13E" w:rsidR="003A30EA" w:rsidDel="00E56EB2" w:rsidRDefault="003A30EA" w:rsidP="003A30EA">
      <w:pPr>
        <w:pStyle w:val="Bibliography"/>
        <w:rPr>
          <w:del w:id="795" w:author="Meyer, Michael Frederick" w:date="2021-03-12T14:55:00Z"/>
        </w:rPr>
      </w:pPr>
      <w:del w:id="796" w:author="Meyer, Michael Frederick" w:date="2021-03-12T14:55:00Z">
        <w:r w:rsidDel="00E56EB2">
          <w:lastRenderedPageBreak/>
          <w:delText xml:space="preserve">Sargent, J. R., and S. Falk-Petersen. 1988. The lipid biochemistry of calanoid copepods. Hydrobiologia </w:delText>
        </w:r>
        <w:r w:rsidDel="00E56EB2">
          <w:rPr>
            <w:b/>
            <w:bCs/>
          </w:rPr>
          <w:delText>167–168</w:delText>
        </w:r>
        <w:r w:rsidDel="00E56EB2">
          <w:delText>: 101–114. doi:10.1007/BF00026297</w:delText>
        </w:r>
      </w:del>
    </w:p>
    <w:p w14:paraId="7D419B59" w14:textId="50C2550D" w:rsidR="003A30EA" w:rsidDel="00E56EB2" w:rsidRDefault="003A30EA" w:rsidP="003A30EA">
      <w:pPr>
        <w:pStyle w:val="Bibliography"/>
        <w:rPr>
          <w:del w:id="797" w:author="Meyer, Michael Frederick" w:date="2021-03-12T14:55:00Z"/>
        </w:rPr>
      </w:pPr>
      <w:del w:id="798" w:author="Meyer, Michael Frederick" w:date="2021-03-12T14:55:00Z">
        <w:r w:rsidDel="00E56EB2">
          <w:delText xml:space="preserve">Savage, C., and R. Elmgren. 2004. MACROALGAL (FUCUS VESICULOSUS) δ15N VALUES TRACE DECREASE IN SEWAGE INFLUENCE. Ecological Applications </w:delText>
        </w:r>
        <w:r w:rsidDel="00E56EB2">
          <w:rPr>
            <w:b/>
            <w:bCs/>
          </w:rPr>
          <w:delText>14</w:delText>
        </w:r>
        <w:r w:rsidDel="00E56EB2">
          <w:delText>: 517–526. doi:10.1890/02-5396</w:delText>
        </w:r>
      </w:del>
    </w:p>
    <w:p w14:paraId="58F19BA5" w14:textId="33BE1283" w:rsidR="003A30EA" w:rsidDel="00E56EB2" w:rsidRDefault="003A30EA" w:rsidP="003A30EA">
      <w:pPr>
        <w:pStyle w:val="Bibliography"/>
        <w:rPr>
          <w:del w:id="799" w:author="Meyer, Michael Frederick" w:date="2021-03-12T14:55:00Z"/>
        </w:rPr>
      </w:pPr>
      <w:del w:id="800" w:author="Meyer, Michael Frederick" w:date="2021-03-12T14:55:00Z">
        <w:r w:rsidDel="00E56EB2">
          <w:delText xml:space="preserve">Schram, J. B., J. N. Kobelt, M. N. Dethier, and A. W. E. Galloway. 2018. Trophic Transfer of Macroalgal Fatty Acids in Two Urchin Species: Digestion, Egestion, and Tissue Building. Front. Ecol. Evol. </w:delText>
        </w:r>
        <w:r w:rsidDel="00E56EB2">
          <w:rPr>
            <w:b/>
            <w:bCs/>
          </w:rPr>
          <w:delText>6</w:delText>
        </w:r>
        <w:r w:rsidDel="00E56EB2">
          <w:delText>. doi:10.3389/fevo.2018.00083</w:delText>
        </w:r>
      </w:del>
    </w:p>
    <w:p w14:paraId="47ECDB96" w14:textId="0CEC7683" w:rsidR="003A30EA" w:rsidDel="00E56EB2" w:rsidRDefault="003A30EA" w:rsidP="003A30EA">
      <w:pPr>
        <w:pStyle w:val="Bibliography"/>
        <w:rPr>
          <w:del w:id="801" w:author="Meyer, Michael Frederick" w:date="2021-03-12T14:55:00Z"/>
        </w:rPr>
      </w:pPr>
      <w:del w:id="802" w:author="Meyer, Michael Frederick" w:date="2021-03-12T14:55:00Z">
        <w:r w:rsidDel="00E56EB2">
          <w:delText xml:space="preserve">Shishlyannikov, S. M., A. A. Nikonova, Y. S. Bukin, and A. G. Gorshkov. 2018. Fatty acid trophic markers in Lake Baikal phytoplankton: A comparison of endemic and cosmopolitan diatom-dominated phytoplankton assemblages. Ecological Indicators </w:delText>
        </w:r>
        <w:r w:rsidDel="00E56EB2">
          <w:rPr>
            <w:b/>
            <w:bCs/>
          </w:rPr>
          <w:delText>85</w:delText>
        </w:r>
        <w:r w:rsidDel="00E56EB2">
          <w:delText>: 878–886. doi:10.1016/j.ecolind.2017.11.052</w:delText>
        </w:r>
      </w:del>
    </w:p>
    <w:p w14:paraId="64B0F0BE" w14:textId="068335B8" w:rsidR="003A30EA" w:rsidDel="00E56EB2" w:rsidRDefault="003A30EA" w:rsidP="003A30EA">
      <w:pPr>
        <w:pStyle w:val="Bibliography"/>
        <w:rPr>
          <w:del w:id="803" w:author="Meyer, Michael Frederick" w:date="2021-03-12T14:55:00Z"/>
        </w:rPr>
      </w:pPr>
      <w:del w:id="804" w:author="Meyer, Michael Frederick" w:date="2021-03-12T14:55:00Z">
        <w:r w:rsidDel="00E56EB2">
          <w:delTex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delText>
        </w:r>
      </w:del>
    </w:p>
    <w:p w14:paraId="73108E66" w14:textId="72B0976D" w:rsidR="003A30EA" w:rsidDel="00E56EB2" w:rsidRDefault="003A30EA" w:rsidP="003A30EA">
      <w:pPr>
        <w:pStyle w:val="Bibliography"/>
        <w:rPr>
          <w:del w:id="805" w:author="Meyer, Michael Frederick" w:date="2021-03-12T14:55:00Z"/>
        </w:rPr>
      </w:pPr>
      <w:del w:id="806" w:author="Meyer, Michael Frederick" w:date="2021-03-12T14:55:00Z">
        <w:r w:rsidDel="00E56EB2">
          <w:delText>Slowikowski, K. 2019. ggrepel: Automatically Position Non-Overlapping Text Labels with “ggplot2,.”</w:delText>
        </w:r>
      </w:del>
    </w:p>
    <w:p w14:paraId="5D33D60A" w14:textId="0B82F0BE" w:rsidR="003A30EA" w:rsidDel="00E56EB2" w:rsidRDefault="003A30EA" w:rsidP="003A30EA">
      <w:pPr>
        <w:pStyle w:val="Bibliography"/>
        <w:rPr>
          <w:del w:id="807" w:author="Meyer, Michael Frederick" w:date="2021-03-12T14:55:00Z"/>
        </w:rPr>
      </w:pPr>
      <w:del w:id="808" w:author="Meyer, Michael Frederick" w:date="2021-03-12T14:55:00Z">
        <w:r w:rsidDel="00E56EB2">
          <w:delText xml:space="preserve">Smith, V. H., G. D. Tilman, and J. C. Nekola. 1999. Eutrophication: impacts of excess nutrient inputs on freshwater, marine, and terrestrial ecosystems. Environmental Pollution </w:delText>
        </w:r>
        <w:r w:rsidDel="00E56EB2">
          <w:rPr>
            <w:b/>
            <w:bCs/>
          </w:rPr>
          <w:delText>100</w:delText>
        </w:r>
        <w:r w:rsidDel="00E56EB2">
          <w:delText>: 179–196. doi:10.1016/S0269-7491(99)00091-3</w:delText>
        </w:r>
      </w:del>
    </w:p>
    <w:p w14:paraId="28A7288F" w14:textId="395A5EE6" w:rsidR="003A30EA" w:rsidDel="00E56EB2" w:rsidRDefault="003A30EA" w:rsidP="003A30EA">
      <w:pPr>
        <w:pStyle w:val="Bibliography"/>
        <w:rPr>
          <w:del w:id="809" w:author="Meyer, Michael Frederick" w:date="2021-03-12T14:55:00Z"/>
        </w:rPr>
      </w:pPr>
      <w:del w:id="810" w:author="Meyer, Michael Frederick" w:date="2021-03-12T14:55:00Z">
        <w:r w:rsidDel="00E56EB2">
          <w:delText>Sneath, P. H. A., and R. R. Sokal. 1973. Numerical Taxonomy: The Principles and Practice of Numerical Classification, W. H. Freeman.</w:delText>
        </w:r>
      </w:del>
    </w:p>
    <w:p w14:paraId="2FCBB125" w14:textId="726C3F01" w:rsidR="003A30EA" w:rsidDel="00E56EB2" w:rsidRDefault="003A30EA" w:rsidP="003A30EA">
      <w:pPr>
        <w:pStyle w:val="Bibliography"/>
        <w:rPr>
          <w:del w:id="811" w:author="Meyer, Michael Frederick" w:date="2021-03-12T14:55:00Z"/>
        </w:rPr>
      </w:pPr>
      <w:del w:id="812" w:author="Meyer, Michael Frederick" w:date="2021-03-12T14:55:00Z">
        <w:r w:rsidDel="00E56EB2">
          <w:delText xml:space="preserve">Steinmetz, Z., C. Wollmann, M. Schaefer, and others. 2016. Plastic mulching in agriculture. Trading short-term agronomic benefits for long-term soil degradation? Science of The Total Environment </w:delText>
        </w:r>
        <w:r w:rsidDel="00E56EB2">
          <w:rPr>
            <w:b/>
            <w:bCs/>
          </w:rPr>
          <w:delText>550</w:delText>
        </w:r>
        <w:r w:rsidDel="00E56EB2">
          <w:delText>: 690–705. doi:10.1016/j.scitotenv.2016.01.153</w:delText>
        </w:r>
      </w:del>
    </w:p>
    <w:p w14:paraId="34579EF3" w14:textId="31BBAECC" w:rsidR="003A30EA" w:rsidDel="00E56EB2" w:rsidRDefault="003A30EA" w:rsidP="003A30EA">
      <w:pPr>
        <w:pStyle w:val="Bibliography"/>
        <w:rPr>
          <w:del w:id="813" w:author="Meyer, Michael Frederick" w:date="2021-03-12T14:55:00Z"/>
        </w:rPr>
      </w:pPr>
      <w:del w:id="814" w:author="Meyer, Michael Frederick" w:date="2021-03-12T14:55:00Z">
        <w:r w:rsidDel="00E56EB2">
          <w:lastRenderedPageBreak/>
          <w:delText xml:space="preserve">Stoddard, J. L., J. Van Sickle, A. T. Herlihy, J. Brahney, S. Paulsen, D. V. Peck, R. Mitchell, and A. I. Pollard. 2016. Continental-Scale Increase in Lake and Stream Phosphorus: Are Oligotrophic Systems Disappearing in the United States? Environ. Sci. Technol. </w:delText>
        </w:r>
        <w:r w:rsidDel="00E56EB2">
          <w:rPr>
            <w:b/>
            <w:bCs/>
          </w:rPr>
          <w:delText>50</w:delText>
        </w:r>
        <w:r w:rsidDel="00E56EB2">
          <w:delText>: 3409–3415. doi:10.1021/acs.est.5b05950</w:delText>
        </w:r>
      </w:del>
    </w:p>
    <w:p w14:paraId="2079A732" w14:textId="082D8A46" w:rsidR="003A30EA" w:rsidDel="00E56EB2" w:rsidRDefault="003A30EA" w:rsidP="003A30EA">
      <w:pPr>
        <w:pStyle w:val="Bibliography"/>
        <w:rPr>
          <w:del w:id="815" w:author="Meyer, Michael Frederick" w:date="2021-03-12T14:55:00Z"/>
        </w:rPr>
      </w:pPr>
      <w:del w:id="816" w:author="Meyer, Michael Frederick" w:date="2021-03-12T14:55:00Z">
        <w:r w:rsidDel="00E56EB2">
          <w:delText>Sumner, M. D. 2019. spdplyr: Data Manipulation Verbs for the Spatial Classes,.</w:delText>
        </w:r>
      </w:del>
    </w:p>
    <w:p w14:paraId="760FF79C" w14:textId="561E61D1" w:rsidR="003A30EA" w:rsidDel="00E56EB2" w:rsidRDefault="003A30EA" w:rsidP="003A30EA">
      <w:pPr>
        <w:pStyle w:val="Bibliography"/>
        <w:rPr>
          <w:del w:id="817" w:author="Meyer, Michael Frederick" w:date="2021-03-12T14:55:00Z"/>
        </w:rPr>
      </w:pPr>
      <w:del w:id="818" w:author="Meyer, Michael Frederick" w:date="2021-03-12T14:55:00Z">
        <w:r w:rsidDel="00E56EB2">
          <w:delText>Suzuki, R., Y. Terada, and H. Shimodaira. 2019. pvclust: Hierarchical Clustering with P-Values via Multiscale Bootstrap Resampling,.</w:delText>
        </w:r>
      </w:del>
    </w:p>
    <w:p w14:paraId="5D9B22B1" w14:textId="5A78C09C" w:rsidR="003A30EA" w:rsidDel="00E56EB2" w:rsidRDefault="003A30EA" w:rsidP="003A30EA">
      <w:pPr>
        <w:pStyle w:val="Bibliography"/>
        <w:rPr>
          <w:del w:id="819" w:author="Meyer, Michael Frederick" w:date="2021-03-12T14:55:00Z"/>
        </w:rPr>
      </w:pPr>
      <w:del w:id="820" w:author="Meyer, Michael Frederick" w:date="2021-03-12T14:55:00Z">
        <w:r w:rsidDel="00E56EB2">
          <w:delText xml:space="preserve">Swamikannu, X., and K. D. Hoagland. 1989. Effects of Snail Grazing on the Diversity and Structure of a Periphyton Community in a Eutrophic Pond. Can. J. Fish. Aquat. Sci. </w:delText>
        </w:r>
        <w:r w:rsidDel="00E56EB2">
          <w:rPr>
            <w:b/>
            <w:bCs/>
          </w:rPr>
          <w:delText>46</w:delText>
        </w:r>
        <w:r w:rsidDel="00E56EB2">
          <w:delText>: 1698–1704. doi:10.1139/f89-215</w:delText>
        </w:r>
      </w:del>
    </w:p>
    <w:p w14:paraId="238EC66E" w14:textId="11DC71AC" w:rsidR="003A30EA" w:rsidDel="00E56EB2" w:rsidRDefault="003A30EA" w:rsidP="003A30EA">
      <w:pPr>
        <w:pStyle w:val="Bibliography"/>
        <w:rPr>
          <w:del w:id="821" w:author="Meyer, Michael Frederick" w:date="2021-03-12T14:55:00Z"/>
        </w:rPr>
      </w:pPr>
      <w:del w:id="822" w:author="Meyer, Michael Frederick" w:date="2021-03-12T14:55:00Z">
        <w:r w:rsidDel="00E56EB2">
          <w:delText xml:space="preserve">Swann, G. E. A., V. N. Panizzo, S. Piccolroaz, and others. 2020. Changing nutrient cycling in Lake Baikal, the world’s oldest lake. PNAS </w:delText>
        </w:r>
        <w:r w:rsidDel="00E56EB2">
          <w:rPr>
            <w:b/>
            <w:bCs/>
          </w:rPr>
          <w:delText>117</w:delText>
        </w:r>
        <w:r w:rsidDel="00E56EB2">
          <w:delText>: 27211–27217. doi:10.1073/pnas.2013181117</w:delText>
        </w:r>
      </w:del>
    </w:p>
    <w:p w14:paraId="375F338B" w14:textId="2472899D" w:rsidR="003A30EA" w:rsidDel="00E56EB2" w:rsidRDefault="003A30EA" w:rsidP="003A30EA">
      <w:pPr>
        <w:pStyle w:val="Bibliography"/>
        <w:rPr>
          <w:del w:id="823" w:author="Meyer, Michael Frederick" w:date="2021-03-12T14:55:00Z"/>
        </w:rPr>
      </w:pPr>
      <w:del w:id="824" w:author="Meyer, Michael Frederick" w:date="2021-03-12T14:55:00Z">
        <w:r w:rsidDel="00E56EB2">
          <w:delText xml:space="preserve">Taipale, S., U. Strandberg, E. Peltomaa, A. W. E. Galloway, A. Ojala, and M. T. Brett. 2013. Fatty acid composition as biomarkers of freshwater microalgae: analysis of 37 strains of microalgae in 22 genera and in seven classes. Aquatic Microbial Ecology </w:delText>
        </w:r>
        <w:r w:rsidDel="00E56EB2">
          <w:rPr>
            <w:b/>
            <w:bCs/>
          </w:rPr>
          <w:delText>71</w:delText>
        </w:r>
        <w:r w:rsidDel="00E56EB2">
          <w:delText>: 165–178. doi:10.3354/ame01671</w:delText>
        </w:r>
      </w:del>
    </w:p>
    <w:p w14:paraId="5A491D35" w14:textId="40BADF6E" w:rsidR="003A30EA" w:rsidDel="00E56EB2" w:rsidRDefault="003A30EA" w:rsidP="003A30EA">
      <w:pPr>
        <w:pStyle w:val="Bibliography"/>
        <w:rPr>
          <w:del w:id="825" w:author="Meyer, Michael Frederick" w:date="2021-03-12T14:55:00Z"/>
        </w:rPr>
      </w:pPr>
      <w:del w:id="826" w:author="Meyer, Michael Frederick" w:date="2021-03-12T14:55:00Z">
        <w:r w:rsidDel="00E56EB2">
          <w:delText>Takhteev, V. V., and D. I. Didorenko. 2015. Fauna and ecology of amphipods of Lake Baikal: A Training manual, V.B. Sochava Institute of Geography SB RAS.</w:delText>
        </w:r>
      </w:del>
    </w:p>
    <w:p w14:paraId="41F25F8F" w14:textId="76976721" w:rsidR="003A30EA" w:rsidDel="00E56EB2" w:rsidRDefault="003A30EA" w:rsidP="003A30EA">
      <w:pPr>
        <w:pStyle w:val="Bibliography"/>
        <w:rPr>
          <w:del w:id="827" w:author="Meyer, Michael Frederick" w:date="2021-03-12T14:55:00Z"/>
        </w:rPr>
      </w:pPr>
      <w:del w:id="828" w:author="Meyer, Michael Frederick" w:date="2021-03-12T14:55:00Z">
        <w:r w:rsidDel="00E56EB2">
          <w:delText>Timoshkin, O. A., M. V. Moore, N. N. Kulikova, and others. 2018. Groundwater contamination by sewage causes benthic algal outbreaks in the littoral zone of Lake Baikal (East Siberia). Journal of Great Lakes Research. doi:10.1016/j.jglr.2018.01.008</w:delText>
        </w:r>
      </w:del>
    </w:p>
    <w:p w14:paraId="0A48BA9B" w14:textId="6F546170" w:rsidR="003A30EA" w:rsidDel="00E56EB2" w:rsidRDefault="003A30EA" w:rsidP="003A30EA">
      <w:pPr>
        <w:pStyle w:val="Bibliography"/>
        <w:rPr>
          <w:del w:id="829" w:author="Meyer, Michael Frederick" w:date="2021-03-12T14:55:00Z"/>
        </w:rPr>
      </w:pPr>
      <w:del w:id="830" w:author="Meyer, Michael Frederick" w:date="2021-03-12T14:55:00Z">
        <w:r w:rsidDel="00E56EB2">
          <w:delText xml:space="preserve">Timoshkin, O. A., D. P. Samsonov, M. Yamamuro, and others. 2016. Rapid ecological change in the coastal zone of Lake Baikal (East Siberia): Is the site of the world’s greatest freshwater biodiversity in danger? Journal of Great Lakes Research </w:delText>
        </w:r>
        <w:r w:rsidDel="00E56EB2">
          <w:rPr>
            <w:b/>
            <w:bCs/>
          </w:rPr>
          <w:delText>42</w:delText>
        </w:r>
        <w:r w:rsidDel="00E56EB2">
          <w:delText>: 487–497. doi:10.1016/j.jglr.2016.02.011</w:delText>
        </w:r>
      </w:del>
    </w:p>
    <w:p w14:paraId="232B94FE" w14:textId="46CAB91C" w:rsidR="003A30EA" w:rsidDel="00E56EB2" w:rsidRDefault="003A30EA" w:rsidP="003A30EA">
      <w:pPr>
        <w:pStyle w:val="Bibliography"/>
        <w:rPr>
          <w:del w:id="831" w:author="Meyer, Michael Frederick" w:date="2021-03-12T14:55:00Z"/>
        </w:rPr>
      </w:pPr>
      <w:del w:id="832" w:author="Meyer, Michael Frederick" w:date="2021-03-12T14:55:00Z">
        <w:r w:rsidDel="00E56EB2">
          <w:lastRenderedPageBreak/>
          <w:delText xml:space="preserve">Tong, Y., M. Wang, J. Peñuelas, and others. 2020. Improvement in municipal wastewater treatment alters lake nitrogen to phosphorus ratios in populated regions. Proc Natl Acad Sci USA </w:delText>
        </w:r>
        <w:r w:rsidDel="00E56EB2">
          <w:rPr>
            <w:b/>
            <w:bCs/>
          </w:rPr>
          <w:delText>117</w:delText>
        </w:r>
        <w:r w:rsidDel="00E56EB2">
          <w:delText>: 11566–11572. doi:10.1073/pnas.1920759117</w:delText>
        </w:r>
      </w:del>
    </w:p>
    <w:p w14:paraId="59FF8F17" w14:textId="655AE338" w:rsidR="003A30EA" w:rsidDel="00E56EB2" w:rsidRDefault="003A30EA" w:rsidP="003A30EA">
      <w:pPr>
        <w:pStyle w:val="Bibliography"/>
        <w:rPr>
          <w:del w:id="833" w:author="Meyer, Michael Frederick" w:date="2021-03-12T14:55:00Z"/>
        </w:rPr>
      </w:pPr>
      <w:del w:id="834" w:author="Meyer, Michael Frederick" w:date="2021-03-12T14:55:00Z">
        <w:r w:rsidDel="00E56EB2">
          <w:delText xml:space="preserve">Tornqvist, R., J. Jarsjo, J. Pietron, A. Bring, P. Rogberg, S. M. Asokan, and G. Destouni. 2014. Evolution of the hydro-climate system in the Lake Baikal basin. Journal of Hydrology </w:delText>
        </w:r>
        <w:r w:rsidDel="00E56EB2">
          <w:rPr>
            <w:b/>
            <w:bCs/>
          </w:rPr>
          <w:delText>519</w:delText>
        </w:r>
        <w:r w:rsidDel="00E56EB2">
          <w:delText>: 1953–1962. doi:10.1016/j.jhydrol.2014.09.074</w:delText>
        </w:r>
      </w:del>
    </w:p>
    <w:p w14:paraId="3C2155C0" w14:textId="252525D9" w:rsidR="003A30EA" w:rsidDel="00E56EB2" w:rsidRDefault="003A30EA" w:rsidP="003A30EA">
      <w:pPr>
        <w:pStyle w:val="Bibliography"/>
        <w:rPr>
          <w:del w:id="835" w:author="Meyer, Michael Frederick" w:date="2021-03-12T14:55:00Z"/>
        </w:rPr>
      </w:pPr>
      <w:del w:id="836" w:author="Meyer, Michael Frederick" w:date="2021-03-12T14:55:00Z">
        <w:r w:rsidDel="00E56EB2">
          <w:delText xml:space="preserve">Turetsky, M. R., R. K. Wieder, C. J. Williams, and D. H. Vitt. 2000. Organic matter accumulation, peat chemistry, and permafrost melting in peatlands of boreal Alberta. Écoscience </w:delText>
        </w:r>
        <w:r w:rsidDel="00E56EB2">
          <w:rPr>
            <w:b/>
            <w:bCs/>
          </w:rPr>
          <w:delText>7</w:delText>
        </w:r>
        <w:r w:rsidDel="00E56EB2">
          <w:delText>: 115–122. doi:10.1080/11956860.2000.11682608</w:delText>
        </w:r>
      </w:del>
    </w:p>
    <w:p w14:paraId="65E36BE8" w14:textId="3F2F313E" w:rsidR="003A30EA" w:rsidDel="00E56EB2" w:rsidRDefault="003A30EA" w:rsidP="003A30EA">
      <w:pPr>
        <w:pStyle w:val="Bibliography"/>
        <w:rPr>
          <w:del w:id="837" w:author="Meyer, Michael Frederick" w:date="2021-03-12T14:55:00Z"/>
        </w:rPr>
      </w:pPr>
      <w:del w:id="838" w:author="Meyer, Michael Frederick" w:date="2021-03-12T14:55:00Z">
        <w:r w:rsidDel="00E56EB2">
          <w:delText xml:space="preserve">Veloza, A. J., F.-L. E. Chu, and K. W. Tang. 2006. Trophic modification of essential fatty acids by heterotrophic protists and its effects on the fatty acid composition of the copepod Acartia tonsa. Marine Biology </w:delText>
        </w:r>
        <w:r w:rsidDel="00E56EB2">
          <w:rPr>
            <w:b/>
            <w:bCs/>
          </w:rPr>
          <w:delText>148</w:delText>
        </w:r>
        <w:r w:rsidDel="00E56EB2">
          <w:delText>: 779–788. doi:10.1007/s00227-005-0123-1</w:delText>
        </w:r>
      </w:del>
    </w:p>
    <w:p w14:paraId="60AF9638" w14:textId="7BC0E649" w:rsidR="003A30EA" w:rsidDel="00E56EB2" w:rsidRDefault="003A30EA" w:rsidP="003A30EA">
      <w:pPr>
        <w:pStyle w:val="Bibliography"/>
        <w:rPr>
          <w:del w:id="839" w:author="Meyer, Michael Frederick" w:date="2021-03-12T14:55:00Z"/>
        </w:rPr>
      </w:pPr>
      <w:del w:id="840" w:author="Meyer, Michael Frederick" w:date="2021-03-12T14:55:00Z">
        <w:r w:rsidDel="00E56EB2">
          <w:delText xml:space="preserve">Volkova, E. A., N. A. Bondarenko, and O. A. Timoshkin. 2018. Morphotaxonomy, distribution and abundance of </w:delText>
        </w:r>
        <w:r w:rsidDel="00E56EB2">
          <w:rPr>
            <w:i/>
            <w:iCs/>
          </w:rPr>
          <w:delText>Spirogyra</w:delText>
        </w:r>
        <w:r w:rsidDel="00E56EB2">
          <w:delText xml:space="preserve"> (Zygnematophyceae, Charophyta) in Lake Baikal, East Siberia. Phycologia </w:delText>
        </w:r>
        <w:r w:rsidDel="00E56EB2">
          <w:rPr>
            <w:b/>
            <w:bCs/>
          </w:rPr>
          <w:delText>57</w:delText>
        </w:r>
        <w:r w:rsidDel="00E56EB2">
          <w:delText>: 298–308. doi:10.2216/17-69.1</w:delText>
        </w:r>
      </w:del>
    </w:p>
    <w:p w14:paraId="4B22D49C" w14:textId="3F5F7345" w:rsidR="003A30EA" w:rsidDel="00E56EB2" w:rsidRDefault="003A30EA" w:rsidP="003A30EA">
      <w:pPr>
        <w:pStyle w:val="Bibliography"/>
        <w:rPr>
          <w:del w:id="841" w:author="Meyer, Michael Frederick" w:date="2021-03-12T14:55:00Z"/>
        </w:rPr>
      </w:pPr>
      <w:del w:id="842" w:author="Meyer, Michael Frederick" w:date="2021-03-12T14:55:00Z">
        <w:r w:rsidDel="00E56EB2">
          <w:delText xml:space="preserve">de Vries, J. 1972. Soil Filtration of Wastewater Effluent and the Mechanism of Pore Clogging. Journal (Water Pollution Control Federation) </w:delText>
        </w:r>
        <w:r w:rsidDel="00E56EB2">
          <w:rPr>
            <w:b/>
            <w:bCs/>
          </w:rPr>
          <w:delText>44</w:delText>
        </w:r>
        <w:r w:rsidDel="00E56EB2">
          <w:delText>: 565–573.</w:delText>
        </w:r>
      </w:del>
    </w:p>
    <w:p w14:paraId="12433E97" w14:textId="12D1F146" w:rsidR="003A30EA" w:rsidDel="00E56EB2" w:rsidRDefault="003A30EA" w:rsidP="003A30EA">
      <w:pPr>
        <w:pStyle w:val="Bibliography"/>
        <w:rPr>
          <w:del w:id="843" w:author="Meyer, Michael Frederick" w:date="2021-03-12T14:55:00Z"/>
        </w:rPr>
      </w:pPr>
      <w:del w:id="844" w:author="Meyer, Michael Frederick" w:date="2021-03-12T14:55:00Z">
        <w:r w:rsidDel="00E56EB2">
          <w:delText xml:space="preserve">Wang, W., and J. Wang. 2018. Investigation of microplastics in aquatic environments: An overview of the methods used, from field sampling to laboratory analysis. TrAC Trends in Analytical Chemistry </w:delText>
        </w:r>
        <w:r w:rsidDel="00E56EB2">
          <w:rPr>
            <w:b/>
            <w:bCs/>
          </w:rPr>
          <w:delText>108</w:delText>
        </w:r>
        <w:r w:rsidDel="00E56EB2">
          <w:delText>: 195–202. doi:10.1016/j.trac.2018.08.026</w:delText>
        </w:r>
      </w:del>
    </w:p>
    <w:p w14:paraId="38C4D922" w14:textId="7E7965DE" w:rsidR="003A30EA" w:rsidDel="00E56EB2" w:rsidRDefault="003A30EA" w:rsidP="003A30EA">
      <w:pPr>
        <w:pStyle w:val="Bibliography"/>
        <w:rPr>
          <w:del w:id="845" w:author="Meyer, Michael Frederick" w:date="2021-03-12T14:55:00Z"/>
        </w:rPr>
      </w:pPr>
      <w:del w:id="846" w:author="Meyer, Michael Frederick" w:date="2021-03-12T14:55:00Z">
        <w:r w:rsidDel="00E56EB2">
          <w:delText xml:space="preserve">Wayland, M., and K. A. Hobson. 2001. Stable carbon, nitrogen, and sulfur isotope ratios in riparian food webs on rivers receiving sewage and pulp-mill effluents. Can. J. Zool. </w:delText>
        </w:r>
        <w:r w:rsidDel="00E56EB2">
          <w:rPr>
            <w:b/>
            <w:bCs/>
          </w:rPr>
          <w:delText>79</w:delText>
        </w:r>
        <w:r w:rsidDel="00E56EB2">
          <w:delText>: 5–15. doi:10.1139/z00-169</w:delText>
        </w:r>
      </w:del>
    </w:p>
    <w:p w14:paraId="72CAC29E" w14:textId="42734801" w:rsidR="003A30EA" w:rsidDel="00E56EB2" w:rsidRDefault="003A30EA" w:rsidP="003A30EA">
      <w:pPr>
        <w:pStyle w:val="Bibliography"/>
        <w:rPr>
          <w:del w:id="847" w:author="Meyer, Michael Frederick" w:date="2021-03-12T14:55:00Z"/>
        </w:rPr>
      </w:pPr>
      <w:del w:id="848" w:author="Meyer, Michael Frederick" w:date="2021-03-12T14:55:00Z">
        <w:r w:rsidDel="00E56EB2">
          <w:delText xml:space="preserve">Wickham, H., M. Averick, J. Bryan, and others. 2019. Welcome to the tidyverse. Journal of Open Source Software </w:delText>
        </w:r>
        <w:r w:rsidDel="00E56EB2">
          <w:rPr>
            <w:b/>
            <w:bCs/>
          </w:rPr>
          <w:delText>4</w:delText>
        </w:r>
        <w:r w:rsidDel="00E56EB2">
          <w:delText>: 1686. doi:10.21105/joss.01686</w:delText>
        </w:r>
      </w:del>
    </w:p>
    <w:p w14:paraId="67991C5C" w14:textId="5DC3E133" w:rsidR="003A30EA" w:rsidDel="00E56EB2" w:rsidRDefault="003A30EA" w:rsidP="003A30EA">
      <w:pPr>
        <w:pStyle w:val="Bibliography"/>
        <w:rPr>
          <w:del w:id="849" w:author="Meyer, Michael Frederick" w:date="2021-03-12T14:55:00Z"/>
        </w:rPr>
      </w:pPr>
      <w:del w:id="850" w:author="Meyer, Michael Frederick" w:date="2021-03-12T14:55:00Z">
        <w:r w:rsidDel="00E56EB2">
          <w:delText>Wilke, C. O. 2019. cowplot: Streamlined Plot Theme and Plot Annotations for “ggplot2,.”</w:delText>
        </w:r>
      </w:del>
    </w:p>
    <w:p w14:paraId="77E1E416" w14:textId="3EA342DC" w:rsidR="003A30EA" w:rsidDel="00E56EB2" w:rsidRDefault="003A30EA" w:rsidP="003A30EA">
      <w:pPr>
        <w:pStyle w:val="Bibliography"/>
        <w:rPr>
          <w:del w:id="851" w:author="Meyer, Michael Frederick" w:date="2021-03-12T14:55:00Z"/>
        </w:rPr>
      </w:pPr>
      <w:del w:id="852" w:author="Meyer, Michael Frederick" w:date="2021-03-12T14:55:00Z">
        <w:r w:rsidDel="00E56EB2">
          <w:lastRenderedPageBreak/>
          <w:delText>Wilke, C. O. 2020. ggtext: Improved Text Rendering Support for “ggplot2,.”</w:delText>
        </w:r>
      </w:del>
    </w:p>
    <w:p w14:paraId="2FF82B0F" w14:textId="720EB956" w:rsidR="003A30EA" w:rsidDel="00E56EB2" w:rsidRDefault="003A30EA" w:rsidP="003A30EA">
      <w:pPr>
        <w:pStyle w:val="Bibliography"/>
        <w:rPr>
          <w:del w:id="853" w:author="Meyer, Michael Frederick" w:date="2021-03-12T14:55:00Z"/>
        </w:rPr>
      </w:pPr>
      <w:del w:id="854" w:author="Meyer, Michael Frederick" w:date="2021-03-12T14:55:00Z">
        <w:r w:rsidDel="00E56EB2">
          <w:delText xml:space="preserve">Yang, Y., W. Song, H. Lin, W. Wang, L. Du, and W. Xing. 2018. Antibiotics and antibiotic resistance genes in global lakes: A review and meta-analysis. Environment International </w:delText>
        </w:r>
        <w:r w:rsidDel="00E56EB2">
          <w:rPr>
            <w:b/>
            <w:bCs/>
          </w:rPr>
          <w:delText>116</w:delText>
        </w:r>
        <w:r w:rsidDel="00E56EB2">
          <w:delText>: 60–73. doi:10.1016/j.envint.2018.04.011</w:delText>
        </w:r>
      </w:del>
    </w:p>
    <w:p w14:paraId="5E98BD15" w14:textId="734F021A" w:rsidR="003A30EA" w:rsidDel="00E56EB2" w:rsidRDefault="003A30EA" w:rsidP="003A30EA">
      <w:pPr>
        <w:pStyle w:val="Bibliography"/>
        <w:rPr>
          <w:del w:id="855" w:author="Meyer, Michael Frederick" w:date="2021-03-12T14:55:00Z"/>
        </w:rPr>
      </w:pPr>
      <w:del w:id="856" w:author="Meyer, Michael Frederick" w:date="2021-03-12T14:55:00Z">
        <w:r w:rsidDel="00E56EB2">
          <w:delText xml:space="preserve">Yang, Y.-Y., G. S. Toor, P. C. Wilson, and C. F. Williams. 2016. Septic systems as hot-spots of pollutants in the environment: Fate and mass balance of micropollutants in septic drainfields. Science of The Total Environment </w:delText>
        </w:r>
        <w:r w:rsidDel="00E56EB2">
          <w:rPr>
            <w:b/>
            <w:bCs/>
          </w:rPr>
          <w:delText>566–567</w:delText>
        </w:r>
        <w:r w:rsidDel="00E56EB2">
          <w:delText>: 1535–1544. doi:10.1016/j.scitotenv.2016.06.043</w:delText>
        </w:r>
      </w:del>
    </w:p>
    <w:p w14:paraId="249AB848" w14:textId="12129902" w:rsidR="003A30EA" w:rsidDel="00E56EB2" w:rsidRDefault="003A30EA" w:rsidP="003A30EA">
      <w:pPr>
        <w:pStyle w:val="Bibliography"/>
        <w:rPr>
          <w:del w:id="857" w:author="Meyer, Michael Frederick" w:date="2021-03-12T14:55:00Z"/>
        </w:rPr>
      </w:pPr>
      <w:del w:id="858" w:author="Meyer, Michael Frederick" w:date="2021-03-12T14:55:00Z">
        <w:r w:rsidDel="00E56EB2">
          <w:delText xml:space="preserve">York, J. K., G. Tomasky, I. Valiela, and D. J. Repeta. 2007. Stable isotopic detection of ammonium and nitrate assimilation by phytoplankton in the Waquoit Bay estuarine system. Limnology and Oceanography </w:delText>
        </w:r>
        <w:r w:rsidDel="00E56EB2">
          <w:rPr>
            <w:b/>
            <w:bCs/>
          </w:rPr>
          <w:delText>52</w:delText>
        </w:r>
        <w:r w:rsidDel="00E56EB2">
          <w:delText>: 144–155. doi:10.4319/lo.2007.52.1.0144</w:delText>
        </w:r>
      </w:del>
    </w:p>
    <w:p w14:paraId="5E9C59FA" w14:textId="308FE033" w:rsidR="003A30EA" w:rsidDel="00E56EB2" w:rsidRDefault="003A30EA" w:rsidP="003A30EA">
      <w:pPr>
        <w:pStyle w:val="Bibliography"/>
        <w:rPr>
          <w:del w:id="859" w:author="Meyer, Michael Frederick" w:date="2021-03-12T14:55:00Z"/>
        </w:rPr>
      </w:pPr>
      <w:del w:id="860" w:author="Meyer, Michael Frederick" w:date="2021-03-12T14:55:00Z">
        <w:r w:rsidDel="00E56EB2">
          <w:delText xml:space="preserve">Yoshida, T., T. Sekino, M. Genkai-Kato, and others. 2003. Seasonal dynamics of primary production in the pelagic zone of southern Lake Baikal. Limnology </w:delText>
        </w:r>
        <w:r w:rsidDel="00E56EB2">
          <w:rPr>
            <w:b/>
            <w:bCs/>
          </w:rPr>
          <w:delText>4</w:delText>
        </w:r>
        <w:r w:rsidDel="00E56EB2">
          <w:delText>: 53–62. doi:10.1007/s10201-002-0089-3</w:delText>
        </w:r>
      </w:del>
    </w:p>
    <w:p w14:paraId="2F34B206" w14:textId="2B44EDA8" w:rsidR="003A30EA" w:rsidDel="00E56EB2" w:rsidRDefault="003A30EA" w:rsidP="003A30EA">
      <w:pPr>
        <w:pStyle w:val="Bibliography"/>
        <w:rPr>
          <w:del w:id="861" w:author="Meyer, Michael Frederick" w:date="2021-03-12T14:55:00Z"/>
        </w:rPr>
      </w:pPr>
      <w:del w:id="862" w:author="Meyer, Michael Frederick" w:date="2021-03-12T14:55:00Z">
        <w:r w:rsidDel="00E56EB2">
          <w:delText xml:space="preserve">Yoshii, K. 1999. Stable isotope analyses of benthic organisms in Lake Baikal. Hydrobiologia </w:delText>
        </w:r>
        <w:r w:rsidDel="00E56EB2">
          <w:rPr>
            <w:b/>
            <w:bCs/>
          </w:rPr>
          <w:delText>411</w:delText>
        </w:r>
        <w:r w:rsidDel="00E56EB2">
          <w:delText>: 145–159.</w:delText>
        </w:r>
      </w:del>
    </w:p>
    <w:p w14:paraId="139E60BB" w14:textId="46DABAA8" w:rsidR="003A30EA" w:rsidDel="00E56EB2" w:rsidRDefault="003A30EA" w:rsidP="003A30EA">
      <w:pPr>
        <w:pStyle w:val="Bibliography"/>
        <w:rPr>
          <w:del w:id="863" w:author="Meyer, Michael Frederick" w:date="2021-03-12T14:55:00Z"/>
        </w:rPr>
      </w:pPr>
      <w:del w:id="864" w:author="Meyer, Michael Frederick" w:date="2021-03-12T14:55:00Z">
        <w:r w:rsidDel="00E56EB2">
          <w:delText>2016a. Methods for determination of nitrogen-containing matters (with corrections) (Методы определения азотсодержащих веществ (с Поправками)).</w:delText>
        </w:r>
      </w:del>
    </w:p>
    <w:p w14:paraId="3DF1A386" w14:textId="503797D2" w:rsidR="003A30EA" w:rsidDel="00E56EB2" w:rsidRDefault="003A30EA" w:rsidP="003A30EA">
      <w:pPr>
        <w:pStyle w:val="Bibliography"/>
        <w:rPr>
          <w:del w:id="865" w:author="Meyer, Michael Frederick" w:date="2021-03-12T14:55:00Z"/>
        </w:rPr>
      </w:pPr>
      <w:del w:id="866" w:author="Meyer, Michael Frederick" w:date="2021-03-12T14:55:00Z">
        <w:r w:rsidDel="00E56EB2">
          <w:delText>2016b. Methods for determination of phosphorus-containing matters (with corrections) (Методы определения фосфорсодержащих веществ).</w:delText>
        </w:r>
      </w:del>
    </w:p>
    <w:p w14:paraId="7A1B315B" w14:textId="3EDF6C7F" w:rsidR="003A30EA" w:rsidDel="00E56EB2" w:rsidRDefault="003A30EA" w:rsidP="003A30EA">
      <w:pPr>
        <w:pStyle w:val="Bibliography"/>
        <w:rPr>
          <w:del w:id="867" w:author="Meyer, Michael Frederick" w:date="2021-03-12T14:55:00Z"/>
        </w:rPr>
      </w:pPr>
      <w:del w:id="868" w:author="Meyer, Michael Frederick" w:date="2021-03-12T14:55:00Z">
        <w:r w:rsidDel="00E56EB2">
          <w:delTex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delText>
        </w:r>
      </w:del>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05DFE63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77777777"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r w:rsidR="00F233B5" w:rsidRPr="007418CF">
        <w:rPr>
          <w:rFonts w:ascii="Times New Roman" w:hAnsi="Times New Roman" w:cs="Times New Roman"/>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6B8F5036" w:rsidR="00F233B5" w:rsidRPr="007418CF" w:rsidRDefault="00F233B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Bolshie </w:t>
      </w:r>
      <w:proofErr w:type="spellStart"/>
      <w:r w:rsidRPr="007418CF">
        <w:rPr>
          <w:rFonts w:ascii="Times New Roman" w:eastAsia="Times New Roman" w:hAnsi="Times New Roman" w:cs="Times New Roman"/>
          <w:sz w:val="24"/>
          <w:szCs w:val="24"/>
        </w:rPr>
        <w:t>Koty</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Bolshoe</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oloustnoe</w:t>
      </w:r>
      <w:proofErr w:type="spellEnd"/>
      <w:r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are located farther from </w:t>
      </w:r>
      <w:proofErr w:type="spellStart"/>
      <w:r w:rsidRPr="007418CF">
        <w:rPr>
          <w:rFonts w:ascii="Times New Roman" w:eastAsia="Times New Roman" w:hAnsi="Times New Roman" w:cs="Times New Roman"/>
          <w:sz w:val="24"/>
          <w:szCs w:val="24"/>
        </w:rPr>
        <w:t>Listvyanka’s</w:t>
      </w:r>
      <w:proofErr w:type="spellEnd"/>
      <w:r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3F5190">
        <w:tc>
          <w:tcPr>
            <w:tcW w:w="11962"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3F5190">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63"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51"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62"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56"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1"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567422" w:rsidRPr="007418CF" w14:paraId="4A41EE4C" w14:textId="77777777" w:rsidTr="003F5190">
        <w:tc>
          <w:tcPr>
            <w:tcW w:w="729" w:type="dxa"/>
            <w:vAlign w:val="bottom"/>
          </w:tcPr>
          <w:p w14:paraId="1C2CFE2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63" w:type="dxa"/>
            <w:vAlign w:val="bottom"/>
          </w:tcPr>
          <w:p w14:paraId="051F142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51" w:type="dxa"/>
            <w:vAlign w:val="bottom"/>
          </w:tcPr>
          <w:p w14:paraId="145605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4328475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4</w:t>
            </w:r>
          </w:p>
        </w:tc>
        <w:tc>
          <w:tcPr>
            <w:tcW w:w="756" w:type="dxa"/>
            <w:vAlign w:val="bottom"/>
          </w:tcPr>
          <w:p w14:paraId="7B456FE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1" w:type="dxa"/>
            <w:vAlign w:val="bottom"/>
          </w:tcPr>
          <w:p w14:paraId="0CE1FA6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1E5EBA93" w14:textId="77777777" w:rsidTr="003F5190">
        <w:tc>
          <w:tcPr>
            <w:tcW w:w="729" w:type="dxa"/>
            <w:vAlign w:val="bottom"/>
          </w:tcPr>
          <w:p w14:paraId="5E5FA34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63" w:type="dxa"/>
            <w:vAlign w:val="bottom"/>
          </w:tcPr>
          <w:p w14:paraId="1607306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51" w:type="dxa"/>
            <w:vAlign w:val="bottom"/>
          </w:tcPr>
          <w:p w14:paraId="2CD800C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75A2E90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2</w:t>
            </w:r>
          </w:p>
        </w:tc>
        <w:tc>
          <w:tcPr>
            <w:tcW w:w="756" w:type="dxa"/>
            <w:vAlign w:val="bottom"/>
          </w:tcPr>
          <w:p w14:paraId="05D35CE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5DB6E55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8836019" w14:textId="77777777" w:rsidTr="003F5190">
        <w:tc>
          <w:tcPr>
            <w:tcW w:w="729" w:type="dxa"/>
            <w:vAlign w:val="bottom"/>
          </w:tcPr>
          <w:p w14:paraId="332865C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63" w:type="dxa"/>
            <w:vAlign w:val="bottom"/>
          </w:tcPr>
          <w:p w14:paraId="2FD47A7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51" w:type="dxa"/>
            <w:vAlign w:val="bottom"/>
          </w:tcPr>
          <w:p w14:paraId="056B5A3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662" w:type="dxa"/>
            <w:vAlign w:val="bottom"/>
          </w:tcPr>
          <w:p w14:paraId="0271875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5</w:t>
            </w:r>
          </w:p>
        </w:tc>
        <w:tc>
          <w:tcPr>
            <w:tcW w:w="756" w:type="dxa"/>
            <w:vAlign w:val="bottom"/>
          </w:tcPr>
          <w:p w14:paraId="5860E7E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513EA5A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373333FE" w14:textId="77777777" w:rsidTr="003F5190">
        <w:tc>
          <w:tcPr>
            <w:tcW w:w="729" w:type="dxa"/>
            <w:vAlign w:val="bottom"/>
          </w:tcPr>
          <w:p w14:paraId="530A736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63" w:type="dxa"/>
            <w:vAlign w:val="bottom"/>
          </w:tcPr>
          <w:p w14:paraId="52F910F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51" w:type="dxa"/>
            <w:vAlign w:val="bottom"/>
          </w:tcPr>
          <w:p w14:paraId="380D1E4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6A4EC93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4</w:t>
            </w:r>
          </w:p>
        </w:tc>
        <w:tc>
          <w:tcPr>
            <w:tcW w:w="756" w:type="dxa"/>
            <w:vAlign w:val="bottom"/>
          </w:tcPr>
          <w:p w14:paraId="6B89BA1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7494F07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7B6B44C3" w14:textId="77777777" w:rsidTr="003F5190">
        <w:tc>
          <w:tcPr>
            <w:tcW w:w="729" w:type="dxa"/>
            <w:vAlign w:val="bottom"/>
          </w:tcPr>
          <w:p w14:paraId="425E77C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63" w:type="dxa"/>
            <w:vAlign w:val="bottom"/>
          </w:tcPr>
          <w:p w14:paraId="3D260B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779B95E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26D2FB3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85</w:t>
            </w:r>
          </w:p>
        </w:tc>
        <w:tc>
          <w:tcPr>
            <w:tcW w:w="756" w:type="dxa"/>
            <w:vAlign w:val="bottom"/>
          </w:tcPr>
          <w:p w14:paraId="06FC324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3FD6D62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8F89A1B" w14:textId="77777777" w:rsidTr="003F5190">
        <w:tc>
          <w:tcPr>
            <w:tcW w:w="729" w:type="dxa"/>
            <w:vAlign w:val="bottom"/>
          </w:tcPr>
          <w:p w14:paraId="5D39F51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63" w:type="dxa"/>
            <w:vAlign w:val="bottom"/>
          </w:tcPr>
          <w:p w14:paraId="137C92E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2D1B909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662" w:type="dxa"/>
            <w:vAlign w:val="bottom"/>
          </w:tcPr>
          <w:p w14:paraId="1585C17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4</w:t>
            </w:r>
          </w:p>
        </w:tc>
        <w:tc>
          <w:tcPr>
            <w:tcW w:w="756" w:type="dxa"/>
            <w:vAlign w:val="bottom"/>
          </w:tcPr>
          <w:p w14:paraId="475B2A2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260B41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E03EF6B" w14:textId="77777777" w:rsidTr="003F5190">
        <w:tc>
          <w:tcPr>
            <w:tcW w:w="729" w:type="dxa"/>
            <w:vAlign w:val="bottom"/>
          </w:tcPr>
          <w:p w14:paraId="643CBDF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63" w:type="dxa"/>
            <w:vAlign w:val="bottom"/>
          </w:tcPr>
          <w:p w14:paraId="094FD95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57518BB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6E69AC4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1</w:t>
            </w:r>
          </w:p>
        </w:tc>
        <w:tc>
          <w:tcPr>
            <w:tcW w:w="756" w:type="dxa"/>
            <w:vAlign w:val="bottom"/>
          </w:tcPr>
          <w:p w14:paraId="670397A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3079676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DE90127" w14:textId="77777777" w:rsidTr="003F5190">
        <w:tc>
          <w:tcPr>
            <w:tcW w:w="729" w:type="dxa"/>
            <w:vAlign w:val="bottom"/>
          </w:tcPr>
          <w:p w14:paraId="6804B63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63" w:type="dxa"/>
            <w:vAlign w:val="bottom"/>
          </w:tcPr>
          <w:p w14:paraId="17CFF7E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51" w:type="dxa"/>
            <w:vAlign w:val="bottom"/>
          </w:tcPr>
          <w:p w14:paraId="20657C0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662" w:type="dxa"/>
            <w:vAlign w:val="bottom"/>
          </w:tcPr>
          <w:p w14:paraId="7053299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75</w:t>
            </w:r>
          </w:p>
        </w:tc>
        <w:tc>
          <w:tcPr>
            <w:tcW w:w="756" w:type="dxa"/>
            <w:vAlign w:val="bottom"/>
          </w:tcPr>
          <w:p w14:paraId="416EC5D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4160CD9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4E4E414A" w14:textId="77777777" w:rsidTr="003F5190">
        <w:tc>
          <w:tcPr>
            <w:tcW w:w="729" w:type="dxa"/>
            <w:vAlign w:val="bottom"/>
          </w:tcPr>
          <w:p w14:paraId="5EDDF03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63" w:type="dxa"/>
            <w:vAlign w:val="bottom"/>
          </w:tcPr>
          <w:p w14:paraId="0355268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74B4CE6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662" w:type="dxa"/>
            <w:vAlign w:val="bottom"/>
          </w:tcPr>
          <w:p w14:paraId="575E534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45</w:t>
            </w:r>
          </w:p>
        </w:tc>
        <w:tc>
          <w:tcPr>
            <w:tcW w:w="756" w:type="dxa"/>
            <w:vAlign w:val="bottom"/>
          </w:tcPr>
          <w:p w14:paraId="58AEAFA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6E22956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4B53F499" w14:textId="77777777" w:rsidTr="003F5190">
        <w:tc>
          <w:tcPr>
            <w:tcW w:w="729" w:type="dxa"/>
            <w:vAlign w:val="bottom"/>
          </w:tcPr>
          <w:p w14:paraId="2B2B9C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63" w:type="dxa"/>
            <w:vAlign w:val="bottom"/>
          </w:tcPr>
          <w:p w14:paraId="431F0A6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18DEE49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662" w:type="dxa"/>
            <w:vAlign w:val="bottom"/>
          </w:tcPr>
          <w:p w14:paraId="39F4402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1</w:t>
            </w:r>
          </w:p>
        </w:tc>
        <w:tc>
          <w:tcPr>
            <w:tcW w:w="756" w:type="dxa"/>
            <w:vAlign w:val="bottom"/>
          </w:tcPr>
          <w:p w14:paraId="6A4E2D6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1" w:type="dxa"/>
            <w:vAlign w:val="bottom"/>
          </w:tcPr>
          <w:p w14:paraId="15CEF67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51DB59C1" w14:textId="77777777" w:rsidTr="003F5190">
        <w:tc>
          <w:tcPr>
            <w:tcW w:w="729" w:type="dxa"/>
            <w:vAlign w:val="bottom"/>
          </w:tcPr>
          <w:p w14:paraId="6EDB734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63" w:type="dxa"/>
            <w:vAlign w:val="bottom"/>
          </w:tcPr>
          <w:p w14:paraId="73E2B25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5AE00F4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60B679F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475</w:t>
            </w:r>
          </w:p>
        </w:tc>
        <w:tc>
          <w:tcPr>
            <w:tcW w:w="756" w:type="dxa"/>
            <w:vAlign w:val="bottom"/>
          </w:tcPr>
          <w:p w14:paraId="5371156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1" w:type="dxa"/>
            <w:vAlign w:val="bottom"/>
          </w:tcPr>
          <w:p w14:paraId="428B587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5B902881" w14:textId="77777777" w:rsidTr="003F5190">
        <w:tc>
          <w:tcPr>
            <w:tcW w:w="729" w:type="dxa"/>
            <w:vAlign w:val="bottom"/>
          </w:tcPr>
          <w:p w14:paraId="670F31B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63" w:type="dxa"/>
            <w:vAlign w:val="bottom"/>
          </w:tcPr>
          <w:p w14:paraId="4CF3ACF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51" w:type="dxa"/>
            <w:vAlign w:val="bottom"/>
          </w:tcPr>
          <w:p w14:paraId="3B40993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3842A00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85</w:t>
            </w:r>
          </w:p>
        </w:tc>
        <w:tc>
          <w:tcPr>
            <w:tcW w:w="756" w:type="dxa"/>
            <w:vAlign w:val="bottom"/>
          </w:tcPr>
          <w:p w14:paraId="6F013C1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1" w:type="dxa"/>
            <w:vAlign w:val="bottom"/>
          </w:tcPr>
          <w:p w14:paraId="2821C7C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0828041B" w14:textId="77777777" w:rsidTr="003F5190">
        <w:tc>
          <w:tcPr>
            <w:tcW w:w="729" w:type="dxa"/>
            <w:vAlign w:val="bottom"/>
          </w:tcPr>
          <w:p w14:paraId="446ED1D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63" w:type="dxa"/>
            <w:vAlign w:val="bottom"/>
          </w:tcPr>
          <w:p w14:paraId="6A747A3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51" w:type="dxa"/>
            <w:vAlign w:val="bottom"/>
          </w:tcPr>
          <w:p w14:paraId="1182A0A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662" w:type="dxa"/>
            <w:vAlign w:val="bottom"/>
          </w:tcPr>
          <w:p w14:paraId="5B58D68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75</w:t>
            </w:r>
          </w:p>
        </w:tc>
        <w:tc>
          <w:tcPr>
            <w:tcW w:w="756" w:type="dxa"/>
            <w:vAlign w:val="bottom"/>
          </w:tcPr>
          <w:p w14:paraId="7A2A6F3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73913C5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5891D14D" w14:textId="77777777" w:rsidTr="003F5190">
        <w:tc>
          <w:tcPr>
            <w:tcW w:w="729" w:type="dxa"/>
            <w:vAlign w:val="bottom"/>
          </w:tcPr>
          <w:p w14:paraId="0232284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63" w:type="dxa"/>
            <w:vAlign w:val="bottom"/>
          </w:tcPr>
          <w:p w14:paraId="593FBC3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51" w:type="dxa"/>
            <w:vAlign w:val="bottom"/>
          </w:tcPr>
          <w:p w14:paraId="7D23E84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65924D3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7</w:t>
            </w:r>
          </w:p>
        </w:tc>
        <w:tc>
          <w:tcPr>
            <w:tcW w:w="756" w:type="dxa"/>
            <w:vAlign w:val="bottom"/>
          </w:tcPr>
          <w:p w14:paraId="38A9595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1" w:type="dxa"/>
            <w:vAlign w:val="bottom"/>
          </w:tcPr>
          <w:p w14:paraId="3443E3F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28DC3B7B" w14:textId="77777777" w:rsidTr="003F5190">
        <w:tc>
          <w:tcPr>
            <w:tcW w:w="729" w:type="dxa"/>
            <w:vAlign w:val="bottom"/>
          </w:tcPr>
          <w:p w14:paraId="6D17651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63" w:type="dxa"/>
            <w:vAlign w:val="bottom"/>
          </w:tcPr>
          <w:p w14:paraId="358F0A3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51" w:type="dxa"/>
            <w:vAlign w:val="bottom"/>
          </w:tcPr>
          <w:p w14:paraId="4B86A8A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662" w:type="dxa"/>
            <w:vAlign w:val="bottom"/>
          </w:tcPr>
          <w:p w14:paraId="0800167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2</w:t>
            </w:r>
          </w:p>
        </w:tc>
        <w:tc>
          <w:tcPr>
            <w:tcW w:w="756" w:type="dxa"/>
            <w:vAlign w:val="bottom"/>
          </w:tcPr>
          <w:p w14:paraId="066B5F6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1" w:type="dxa"/>
            <w:vAlign w:val="bottom"/>
          </w:tcPr>
          <w:p w14:paraId="74C84F8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4E3842C1" w14:textId="77777777" w:rsidTr="003F5190">
        <w:tc>
          <w:tcPr>
            <w:tcW w:w="729" w:type="dxa"/>
            <w:vAlign w:val="bottom"/>
          </w:tcPr>
          <w:p w14:paraId="23E2A25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63" w:type="dxa"/>
            <w:vAlign w:val="bottom"/>
          </w:tcPr>
          <w:p w14:paraId="4879E5F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0777840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0F10D7D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8</w:t>
            </w:r>
          </w:p>
        </w:tc>
        <w:tc>
          <w:tcPr>
            <w:tcW w:w="756" w:type="dxa"/>
            <w:vAlign w:val="bottom"/>
          </w:tcPr>
          <w:p w14:paraId="1434F7A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1" w:type="dxa"/>
            <w:vAlign w:val="bottom"/>
          </w:tcPr>
          <w:p w14:paraId="00D76C2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0A8EDACD" w14:textId="77777777" w:rsidTr="003F5190">
        <w:tc>
          <w:tcPr>
            <w:tcW w:w="729" w:type="dxa"/>
            <w:vAlign w:val="bottom"/>
          </w:tcPr>
          <w:p w14:paraId="5F65B45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63" w:type="dxa"/>
            <w:vAlign w:val="bottom"/>
          </w:tcPr>
          <w:p w14:paraId="5BC4395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11D94A6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58080BF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95</w:t>
            </w:r>
          </w:p>
        </w:tc>
        <w:tc>
          <w:tcPr>
            <w:tcW w:w="756" w:type="dxa"/>
            <w:vAlign w:val="bottom"/>
          </w:tcPr>
          <w:p w14:paraId="47BECAB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2F07857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7936BD6" w14:textId="77777777"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16963252" w:rsidR="00715D55" w:rsidRPr="007418CF" w:rsidRDefault="00ED6B1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3971F9BD" wp14:editId="6A5694C5">
            <wp:extent cx="5191125" cy="82200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1125" cy="8220075"/>
                    </a:xfrm>
                    <a:prstGeom prst="rect">
                      <a:avLst/>
                    </a:prstGeom>
                    <a:noFill/>
                    <a:ln>
                      <a:noFill/>
                    </a:ln>
                  </pic:spPr>
                </pic:pic>
              </a:graphicData>
            </a:graphic>
          </wp:inline>
        </w:drawing>
      </w:r>
    </w:p>
    <w:p w14:paraId="2A821124" w14:textId="58A3E289"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0A248952"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775C44E1" wp14:editId="7E011235">
            <wp:extent cx="5943600"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317755DF"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Biplot of 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i/>
          <w:sz w:val="24"/>
          <w:szCs w:val="24"/>
        </w:rPr>
        <w:t xml:space="preserve"> </w:t>
      </w:r>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4B5B5AB5" w14:textId="53B16CE5" w:rsidR="00715D55" w:rsidRPr="007418CF" w:rsidRDefault="00715D55" w:rsidP="00F31B90">
      <w:pPr>
        <w:spacing w:line="480" w:lineRule="auto"/>
        <w:rPr>
          <w:rFonts w:ascii="Times New Roman" w:eastAsia="Times New Roman" w:hAnsi="Times New Roman" w:cs="Times New Roman"/>
          <w:sz w:val="24"/>
          <w:szCs w:val="24"/>
        </w:rPr>
      </w:pPr>
    </w:p>
    <w:p w14:paraId="0AB3AC7F" w14:textId="3B7C01BD"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drawing>
          <wp:inline distT="0" distB="0" distL="0" distR="0" wp14:anchorId="7041104F" wp14:editId="4795501E">
            <wp:extent cx="5934075" cy="59340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5934075"/>
                    </a:xfrm>
                    <a:prstGeom prst="rect">
                      <a:avLst/>
                    </a:prstGeom>
                    <a:noFill/>
                    <a:ln>
                      <a:noFill/>
                    </a:ln>
                  </pic:spPr>
                </pic:pic>
              </a:graphicData>
            </a:graphic>
          </wp:inline>
        </w:drawing>
      </w:r>
    </w:p>
    <w:p w14:paraId="5ED95655" w14:textId="5085BC16"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w:t>
      </w:r>
      <w:r w:rsidR="00A57CA6" w:rsidRPr="007418CF">
        <w:rPr>
          <w:rFonts w:ascii="Times New Roman" w:eastAsia="Times New Roman" w:hAnsi="Times New Roman" w:cs="Times New Roman"/>
          <w:sz w:val="24"/>
          <w:szCs w:val="24"/>
        </w:rPr>
        <w:lastRenderedPageBreak/>
        <w:t xml:space="preserve">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11983F4D" w14:textId="452606A2" w:rsidR="00E55C6C" w:rsidRPr="007418CF" w:rsidRDefault="00E55C6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137AFB25"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 xml:space="preserve">Figure S1: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2: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418CF"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 xml:space="preserve">Figure S3: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r w:rsidR="00D8535D" w:rsidRPr="007418CF">
        <w:rPr>
          <w:rFonts w:ascii="Times New Roman" w:hAnsi="Times New Roman" w:cs="Times New Roman"/>
          <w:sz w:val="24"/>
          <w:szCs w:val="24"/>
        </w:rPr>
        <w:br w:type="page"/>
      </w:r>
    </w:p>
    <w:p w14:paraId="1F9A1801" w14:textId="5D1F8987"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0CC15C65" wp14:editId="3E04E705">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7597A637" w14:textId="42B8FAA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E55C6C"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xml:space="preserve">: NMDS with </w:t>
      </w:r>
      <w:r w:rsidR="00553A61"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553A61"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7418CF">
        <w:rPr>
          <w:rFonts w:ascii="Times New Roman" w:eastAsia="Times New Roman" w:hAnsi="Times New Roman" w:cs="Times New Roman"/>
          <w:i/>
          <w:sz w:val="24"/>
          <w:szCs w:val="24"/>
        </w:rPr>
        <w:t>Eulimnogammarus</w:t>
      </w:r>
      <w:proofErr w:type="spellEnd"/>
      <w:r w:rsidR="005068F3" w:rsidRPr="007418CF">
        <w:rPr>
          <w:rFonts w:ascii="Times New Roman" w:eastAsia="Times New Roman" w:hAnsi="Times New Roman" w:cs="Times New Roman"/>
          <w:sz w:val="24"/>
          <w:szCs w:val="24"/>
        </w:rPr>
        <w:t xml:space="preserve"> and </w:t>
      </w:r>
      <w:proofErr w:type="spellStart"/>
      <w:r w:rsidR="005068F3" w:rsidRPr="007418CF">
        <w:rPr>
          <w:rFonts w:ascii="Times New Roman" w:eastAsia="Times New Roman" w:hAnsi="Times New Roman" w:cs="Times New Roman"/>
          <w:i/>
          <w:sz w:val="24"/>
          <w:szCs w:val="24"/>
        </w:rPr>
        <w:t>Pallasea</w:t>
      </w:r>
      <w:proofErr w:type="spellEnd"/>
      <w:r w:rsidR="005068F3" w:rsidRPr="007418CF">
        <w:rPr>
          <w:rFonts w:ascii="Times New Roman" w:eastAsia="Times New Roman" w:hAnsi="Times New Roman" w:cs="Times New Roman"/>
          <w:sz w:val="24"/>
          <w:szCs w:val="24"/>
        </w:rPr>
        <w:t xml:space="preserve"> are endemic amphipod genera. </w:t>
      </w:r>
      <w:proofErr w:type="spellStart"/>
      <w:r w:rsidR="003E2622" w:rsidRPr="007418CF">
        <w:rPr>
          <w:rFonts w:ascii="Times New Roman" w:hAnsi="Times New Roman" w:cs="Times New Roman"/>
          <w:i/>
          <w:color w:val="000000"/>
          <w:sz w:val="24"/>
          <w:szCs w:val="24"/>
        </w:rPr>
        <w:t>Draparnaldia</w:t>
      </w:r>
      <w:proofErr w:type="spellEnd"/>
      <w:r w:rsidR="003E2622" w:rsidRPr="007418CF">
        <w:rPr>
          <w:rFonts w:ascii="Times New Roman" w:hAnsi="Times New Roman" w:cs="Times New Roman"/>
          <w:i/>
          <w:color w:val="000000"/>
          <w:sz w:val="24"/>
          <w:szCs w:val="24"/>
        </w:rPr>
        <w:t xml:space="preserve"> </w:t>
      </w:r>
      <w:r w:rsidR="003E2622" w:rsidRPr="007418CF">
        <w:rPr>
          <w:rFonts w:ascii="Times New Roman" w:hAnsi="Times New Roman" w:cs="Times New Roman"/>
          <w:color w:val="000000"/>
          <w:sz w:val="24"/>
          <w:szCs w:val="24"/>
        </w:rPr>
        <w:t xml:space="preserve">spp. </w:t>
      </w:r>
      <w:r w:rsidR="009D5F26" w:rsidRPr="007418CF">
        <w:rPr>
          <w:rFonts w:ascii="Times New Roman" w:eastAsia="Times New Roman" w:hAnsi="Times New Roman" w:cs="Times New Roman"/>
          <w:sz w:val="24"/>
          <w:szCs w:val="24"/>
        </w:rPr>
        <w:t>are</w:t>
      </w:r>
      <w:r w:rsidR="005068F3" w:rsidRPr="007418CF">
        <w:rPr>
          <w:rFonts w:ascii="Times New Roman" w:eastAsia="Times New Roman" w:hAnsi="Times New Roman" w:cs="Times New Roman"/>
          <w:sz w:val="24"/>
          <w:szCs w:val="24"/>
        </w:rPr>
        <w:t xml:space="preserve"> endemic filamentous alga</w:t>
      </w:r>
      <w:r w:rsidR="009D5F26" w:rsidRPr="007418CF">
        <w:rPr>
          <w:rFonts w:ascii="Times New Roman" w:eastAsia="Times New Roman" w:hAnsi="Times New Roman" w:cs="Times New Roman"/>
          <w:sz w:val="24"/>
          <w:szCs w:val="24"/>
        </w:rPr>
        <w:t>e</w:t>
      </w:r>
      <w:r w:rsidR="00553A61" w:rsidRPr="007418CF">
        <w:rPr>
          <w:rFonts w:ascii="Times New Roman" w:eastAsia="Times New Roman" w:hAnsi="Times New Roman" w:cs="Times New Roman"/>
          <w:sz w:val="24"/>
          <w:szCs w:val="24"/>
        </w:rPr>
        <w:t xml:space="preserve"> </w:t>
      </w:r>
      <w:r w:rsidR="009D5F26" w:rsidRPr="007418CF">
        <w:rPr>
          <w:rFonts w:ascii="Times New Roman" w:eastAsia="Times New Roman" w:hAnsi="Times New Roman" w:cs="Times New Roman"/>
          <w:sz w:val="24"/>
          <w:szCs w:val="24"/>
        </w:rPr>
        <w:t>that are large and form</w:t>
      </w:r>
      <w:r w:rsidR="00553A61" w:rsidRPr="007418CF">
        <w:rPr>
          <w:rFonts w:ascii="Times New Roman" w:eastAsia="Times New Roman" w:hAnsi="Times New Roman" w:cs="Times New Roman"/>
          <w:sz w:val="24"/>
          <w:szCs w:val="24"/>
        </w:rPr>
        <w:t xml:space="preserve"> very dense mats easily collected where it occurs</w:t>
      </w:r>
      <w:r w:rsidR="005068F3" w:rsidRPr="007418CF">
        <w:rPr>
          <w:rFonts w:ascii="Times New Roman" w:eastAsia="Times New Roman" w:hAnsi="Times New Roman" w:cs="Times New Roman"/>
          <w:sz w:val="24"/>
          <w:szCs w:val="24"/>
        </w:rPr>
        <w:t xml:space="preserve">. </w:t>
      </w:r>
      <w:proofErr w:type="spellStart"/>
      <w:r w:rsidR="003E2622" w:rsidRPr="007418CF">
        <w:rPr>
          <w:rFonts w:ascii="Times New Roman" w:hAnsi="Times New Roman" w:cs="Times New Roman"/>
          <w:i/>
          <w:color w:val="000000"/>
          <w:sz w:val="24"/>
          <w:szCs w:val="24"/>
        </w:rPr>
        <w:t>Draparnaldia</w:t>
      </w:r>
      <w:proofErr w:type="spellEnd"/>
      <w:r w:rsidR="003E2622" w:rsidRPr="007418CF">
        <w:rPr>
          <w:rFonts w:ascii="Times New Roman" w:hAnsi="Times New Roman" w:cs="Times New Roman"/>
          <w:i/>
          <w:color w:val="000000"/>
          <w:sz w:val="24"/>
          <w:szCs w:val="24"/>
        </w:rPr>
        <w:t xml:space="preserve"> </w:t>
      </w:r>
      <w:r w:rsidR="003E2622" w:rsidRPr="007418CF">
        <w:rPr>
          <w:rFonts w:ascii="Times New Roman" w:hAnsi="Times New Roman" w:cs="Times New Roman"/>
          <w:color w:val="000000"/>
          <w:sz w:val="24"/>
          <w:szCs w:val="24"/>
        </w:rPr>
        <w:t>spp.</w:t>
      </w:r>
      <w:r w:rsidR="006D2328" w:rsidRPr="007418CF">
        <w:rPr>
          <w:rFonts w:ascii="Times New Roman" w:eastAsia="Times New Roman" w:hAnsi="Times New Roman" w:cs="Times New Roman"/>
          <w:i/>
          <w:sz w:val="24"/>
          <w:szCs w:val="24"/>
        </w:rPr>
        <w:t xml:space="preserve"> </w:t>
      </w:r>
      <w:r w:rsidR="006D2328"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418CF">
        <w:rPr>
          <w:rFonts w:ascii="Times New Roman" w:hAnsi="Times New Roman" w:cs="Times New Roman"/>
          <w:i/>
          <w:color w:val="000000"/>
          <w:sz w:val="24"/>
          <w:szCs w:val="24"/>
        </w:rPr>
        <w:t>Draparnaldia</w:t>
      </w:r>
      <w:proofErr w:type="spellEnd"/>
      <w:r w:rsidR="003E2622" w:rsidRPr="007418CF" w:rsidDel="007B47F6">
        <w:rPr>
          <w:rFonts w:ascii="Times New Roman" w:hAnsi="Times New Roman" w:cs="Times New Roman"/>
          <w:i/>
          <w:color w:val="000000"/>
          <w:sz w:val="24"/>
          <w:szCs w:val="24"/>
        </w:rPr>
        <w:t xml:space="preserve"> </w:t>
      </w:r>
      <w:r w:rsidR="003E2622" w:rsidRPr="007418CF">
        <w:rPr>
          <w:rFonts w:ascii="Times New Roman" w:hAnsi="Times New Roman" w:cs="Times New Roman"/>
          <w:color w:val="000000"/>
          <w:sz w:val="24"/>
          <w:szCs w:val="24"/>
        </w:rPr>
        <w:t xml:space="preserve">spp. </w:t>
      </w:r>
      <w:r w:rsidR="006D2328" w:rsidRPr="007418CF">
        <w:rPr>
          <w:rFonts w:ascii="Times New Roman" w:eastAsia="Times New Roman" w:hAnsi="Times New Roman" w:cs="Times New Roman"/>
          <w:sz w:val="24"/>
          <w:szCs w:val="24"/>
        </w:rPr>
        <w:t xml:space="preserve">fatty acids. Because </w:t>
      </w:r>
      <w:proofErr w:type="spellStart"/>
      <w:r w:rsidR="003E2622" w:rsidRPr="007418CF">
        <w:rPr>
          <w:rFonts w:ascii="Times New Roman" w:hAnsi="Times New Roman" w:cs="Times New Roman"/>
          <w:i/>
          <w:color w:val="000000"/>
          <w:sz w:val="24"/>
          <w:szCs w:val="24"/>
        </w:rPr>
        <w:t>Draparnaldia</w:t>
      </w:r>
      <w:proofErr w:type="spellEnd"/>
      <w:r w:rsidR="003E2622" w:rsidRPr="007418CF" w:rsidDel="007B47F6">
        <w:rPr>
          <w:rFonts w:ascii="Times New Roman" w:hAnsi="Times New Roman" w:cs="Times New Roman"/>
          <w:i/>
          <w:color w:val="000000"/>
          <w:sz w:val="24"/>
          <w:szCs w:val="24"/>
        </w:rPr>
        <w:t xml:space="preserve"> </w:t>
      </w:r>
      <w:proofErr w:type="spellStart"/>
      <w:proofErr w:type="gramStart"/>
      <w:r w:rsidR="003E2622" w:rsidRPr="007418CF">
        <w:rPr>
          <w:rFonts w:ascii="Times New Roman" w:hAnsi="Times New Roman" w:cs="Times New Roman"/>
          <w:color w:val="000000"/>
          <w:sz w:val="24"/>
          <w:szCs w:val="24"/>
        </w:rPr>
        <w:t>spp.</w:t>
      </w:r>
      <w:r w:rsidR="006D2328" w:rsidRPr="007418CF">
        <w:rPr>
          <w:rFonts w:ascii="Times New Roman" w:eastAsia="Times New Roman" w:hAnsi="Times New Roman" w:cs="Times New Roman"/>
          <w:sz w:val="24"/>
          <w:szCs w:val="24"/>
        </w:rPr>
        <w:t>fatty</w:t>
      </w:r>
      <w:proofErr w:type="spellEnd"/>
      <w:proofErr w:type="gramEnd"/>
      <w:r w:rsidR="006D2328" w:rsidRPr="007418CF">
        <w:rPr>
          <w:rFonts w:ascii="Times New Roman" w:eastAsia="Times New Roman" w:hAnsi="Times New Roman" w:cs="Times New Roman"/>
          <w:sz w:val="24"/>
          <w:szCs w:val="24"/>
        </w:rPr>
        <w:t xml:space="preserve"> acids </w:t>
      </w:r>
      <w:r w:rsidR="000318B7" w:rsidRPr="007418CF">
        <w:rPr>
          <w:rFonts w:ascii="Times New Roman" w:eastAsia="Times New Roman" w:hAnsi="Times New Roman" w:cs="Times New Roman"/>
          <w:sz w:val="24"/>
          <w:szCs w:val="24"/>
        </w:rPr>
        <w:t>were dominated by 18:3ω3 more so than periphyton, they formed their own cluster.</w:t>
      </w:r>
      <w:r w:rsidR="006D2328" w:rsidRPr="007418CF">
        <w:rPr>
          <w:rFonts w:ascii="Times New Roman" w:eastAsia="Times New Roman" w:hAnsi="Times New Roman" w:cs="Times New Roman"/>
          <w:sz w:val="24"/>
          <w:szCs w:val="24"/>
        </w:rPr>
        <w:t xml:space="preserve"> </w:t>
      </w:r>
      <w:r w:rsidR="005068F3" w:rsidRPr="007418CF">
        <w:rPr>
          <w:rFonts w:ascii="Times New Roman" w:eastAsia="Times New Roman" w:hAnsi="Times New Roman" w:cs="Times New Roman"/>
          <w:sz w:val="24"/>
          <w:szCs w:val="24"/>
        </w:rPr>
        <w:t xml:space="preserve">Snails were not identified to species prior to fatty acid analysis. </w:t>
      </w:r>
      <w:r w:rsidRPr="007418CF">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55D0939A" w14:textId="65DFFA09"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52E1239F" wp14:editId="07BFD87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56303B1" w14:textId="56FD6B0C" w:rsidR="001D0AA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E55C6C" w:rsidRPr="007418CF">
        <w:rPr>
          <w:rFonts w:ascii="Times New Roman" w:eastAsia="Times New Roman" w:hAnsi="Times New Roman" w:cs="Times New Roman"/>
          <w:sz w:val="24"/>
          <w:szCs w:val="24"/>
        </w:rPr>
        <w:t>3</w:t>
      </w:r>
      <w:r w:rsidRPr="007418CF">
        <w:rPr>
          <w:rFonts w:ascii="Times New Roman" w:eastAsia="Times New Roman" w:hAnsi="Times New Roman" w:cs="Times New Roman"/>
          <w:sz w:val="24"/>
          <w:szCs w:val="24"/>
        </w:rPr>
        <w:t xml:space="preserve">: </w:t>
      </w:r>
      <w:r w:rsidR="000318B7" w:rsidRPr="007418CF">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7418CF">
        <w:rPr>
          <w:rFonts w:ascii="Times New Roman" w:eastAsia="Times New Roman" w:hAnsi="Times New Roman" w:cs="Times New Roman"/>
          <w:i/>
          <w:sz w:val="24"/>
          <w:szCs w:val="24"/>
        </w:rPr>
        <w:t>Eulimnogammarus</w:t>
      </w:r>
      <w:proofErr w:type="spellEnd"/>
      <w:r w:rsidR="000318B7" w:rsidRPr="007418CF">
        <w:rPr>
          <w:rFonts w:ascii="Times New Roman" w:eastAsia="Times New Roman" w:hAnsi="Times New Roman" w:cs="Times New Roman"/>
          <w:sz w:val="24"/>
          <w:szCs w:val="24"/>
        </w:rPr>
        <w:t xml:space="preserve"> and </w:t>
      </w:r>
      <w:proofErr w:type="spellStart"/>
      <w:r w:rsidR="000318B7" w:rsidRPr="007418CF">
        <w:rPr>
          <w:rFonts w:ascii="Times New Roman" w:eastAsia="Times New Roman" w:hAnsi="Times New Roman" w:cs="Times New Roman"/>
          <w:i/>
          <w:sz w:val="24"/>
          <w:szCs w:val="24"/>
        </w:rPr>
        <w:t>Pallasea</w:t>
      </w:r>
      <w:proofErr w:type="spellEnd"/>
      <w:r w:rsidR="000318B7" w:rsidRPr="007418CF">
        <w:rPr>
          <w:rFonts w:ascii="Times New Roman" w:eastAsia="Times New Roman" w:hAnsi="Times New Roman" w:cs="Times New Roman"/>
          <w:sz w:val="24"/>
          <w:szCs w:val="24"/>
        </w:rPr>
        <w:t xml:space="preserve"> are endemic amphipod genera.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fatty acids. Becaus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000318B7"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6B9FBBFE" w14:textId="77777777" w:rsidR="001D0AA5" w:rsidRPr="007418CF" w:rsidRDefault="001D0AA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06F0CC38" w14:textId="04DDA889" w:rsidR="004262A3"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45D4CD6F" w14:textId="77777777" w:rsidR="00A73A11" w:rsidRPr="007418CF" w:rsidRDefault="00A73A11" w:rsidP="00F31B90">
      <w:pPr>
        <w:spacing w:line="480" w:lineRule="auto"/>
        <w:rPr>
          <w:rFonts w:ascii="Times New Roman" w:eastAsia="Times New Roman" w:hAnsi="Times New Roman" w:cs="Times New Roman"/>
          <w:sz w:val="24"/>
          <w:szCs w:val="24"/>
        </w:rPr>
        <w:sectPr w:rsidR="00A73A11" w:rsidRPr="007418CF" w:rsidSect="00567422">
          <w:pgSz w:w="12240" w:h="15840"/>
          <w:pgMar w:top="1440" w:right="1440" w:bottom="1440" w:left="1440" w:header="720" w:footer="720" w:gutter="0"/>
          <w:lnNumType w:countBy="1" w:restart="continuous"/>
          <w:pgNumType w:start="1"/>
          <w:cols w:space="720"/>
          <w:docGrid w:linePitch="299"/>
        </w:sectPr>
      </w:pPr>
    </w:p>
    <w:p w14:paraId="7CA31842" w14:textId="7B333137"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34C3CB23" wp14:editId="5ED3B77D">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337CAD12" w:rsidR="005E3F1F" w:rsidRPr="007418CF" w:rsidRDefault="00A73A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60447C"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Proportions of </w:t>
      </w:r>
      <w:r w:rsidR="005E3F1F" w:rsidRPr="007418CF">
        <w:rPr>
          <w:rFonts w:ascii="Times New Roman" w:eastAsia="Times New Roman" w:hAnsi="Times New Roman" w:cs="Times New Roman"/>
          <w:sz w:val="24"/>
          <w:szCs w:val="24"/>
        </w:rPr>
        <w:t>major fatty aid groups (as defined in Table S</w:t>
      </w:r>
      <w:r w:rsidR="00284A11" w:rsidRPr="007418CF">
        <w:rPr>
          <w:rFonts w:ascii="Times New Roman" w:eastAsia="Times New Roman" w:hAnsi="Times New Roman" w:cs="Times New Roman"/>
          <w:sz w:val="24"/>
          <w:szCs w:val="24"/>
        </w:rPr>
        <w:t>2</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across</w:t>
      </w:r>
      <w:r w:rsidR="005E3F1F" w:rsidRPr="007418CF">
        <w:rPr>
          <w:rFonts w:ascii="Times New Roman" w:eastAsia="Times New Roman" w:hAnsi="Times New Roman" w:cs="Times New Roman"/>
          <w:sz w:val="24"/>
          <w:szCs w:val="24"/>
        </w:rPr>
        <w:t xml:space="preserve"> the sewage gradient. Primary </w:t>
      </w:r>
      <w:r w:rsidR="00284A11" w:rsidRPr="007418CF">
        <w:rPr>
          <w:rFonts w:ascii="Times New Roman" w:eastAsia="Times New Roman" w:hAnsi="Times New Roman" w:cs="Times New Roman"/>
          <w:sz w:val="24"/>
          <w:szCs w:val="24"/>
        </w:rPr>
        <w:t>producers</w:t>
      </w:r>
      <w:r w:rsidR="005E3F1F" w:rsidRPr="007418CF">
        <w:rPr>
          <w:rFonts w:ascii="Times New Roman" w:eastAsia="Times New Roman" w:hAnsi="Times New Roman" w:cs="Times New Roman"/>
          <w:sz w:val="24"/>
          <w:szCs w:val="24"/>
        </w:rPr>
        <w:t xml:space="preserv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5E3F1F" w:rsidRPr="007418CF">
        <w:rPr>
          <w:rFonts w:ascii="Times New Roman" w:eastAsia="Times New Roman" w:hAnsi="Times New Roman" w:cs="Times New Roman"/>
          <w:sz w:val="24"/>
          <w:szCs w:val="24"/>
        </w:rPr>
        <w:t xml:space="preserve">and </w:t>
      </w:r>
      <w:r w:rsidR="00284A11" w:rsidRPr="007418CF">
        <w:rPr>
          <w:rFonts w:ascii="Times New Roman" w:eastAsia="Times New Roman" w:hAnsi="Times New Roman" w:cs="Times New Roman"/>
          <w:sz w:val="24"/>
          <w:szCs w:val="24"/>
        </w:rPr>
        <w:t>periphyton</w:t>
      </w:r>
      <w:r w:rsidR="005E3F1F" w:rsidRPr="007418CF">
        <w:rPr>
          <w:rFonts w:ascii="Times New Roman" w:eastAsia="Times New Roman" w:hAnsi="Times New Roman" w:cs="Times New Roman"/>
          <w:sz w:val="24"/>
          <w:szCs w:val="24"/>
        </w:rPr>
        <w:t xml:space="preserve">) were largely </w:t>
      </w:r>
      <w:r w:rsidR="00284A11" w:rsidRPr="007418CF">
        <w:rPr>
          <w:rFonts w:ascii="Times New Roman" w:eastAsia="Times New Roman" w:hAnsi="Times New Roman" w:cs="Times New Roman"/>
          <w:sz w:val="24"/>
          <w:szCs w:val="24"/>
        </w:rPr>
        <w:t>characterized</w:t>
      </w:r>
      <w:r w:rsidR="005E3F1F" w:rsidRPr="007418CF">
        <w:rPr>
          <w:rFonts w:ascii="Times New Roman" w:eastAsia="Times New Roman" w:hAnsi="Times New Roman" w:cs="Times New Roman"/>
          <w:sz w:val="24"/>
          <w:szCs w:val="24"/>
        </w:rPr>
        <w:t xml:space="preserve"> by S</w:t>
      </w:r>
      <w:r w:rsidR="0060447C" w:rsidRPr="007418CF">
        <w:rPr>
          <w:rFonts w:ascii="Times New Roman" w:eastAsia="Times New Roman" w:hAnsi="Times New Roman" w:cs="Times New Roman"/>
          <w:sz w:val="24"/>
          <w:szCs w:val="24"/>
        </w:rPr>
        <w:t>C</w:t>
      </w:r>
      <w:r w:rsidR="005E3F1F" w:rsidRPr="007418CF">
        <w:rPr>
          <w:rFonts w:ascii="Times New Roman" w:eastAsia="Times New Roman" w:hAnsi="Times New Roman" w:cs="Times New Roman"/>
          <w:sz w:val="24"/>
          <w:szCs w:val="24"/>
        </w:rPr>
        <w:t xml:space="preserve">PUFAs, amphipods were largely </w:t>
      </w:r>
      <w:r w:rsidR="00284A11" w:rsidRPr="007418CF">
        <w:rPr>
          <w:rFonts w:ascii="Times New Roman" w:eastAsia="Times New Roman" w:hAnsi="Times New Roman" w:cs="Times New Roman"/>
          <w:sz w:val="24"/>
          <w:szCs w:val="24"/>
        </w:rPr>
        <w:t>associated</w:t>
      </w:r>
      <w:r w:rsidR="005E3F1F" w:rsidRPr="007418CF">
        <w:rPr>
          <w:rFonts w:ascii="Times New Roman" w:eastAsia="Times New Roman" w:hAnsi="Times New Roman" w:cs="Times New Roman"/>
          <w:sz w:val="24"/>
          <w:szCs w:val="24"/>
        </w:rPr>
        <w:t xml:space="preserve"> with high MUFA </w:t>
      </w:r>
      <w:r w:rsidR="00284A11" w:rsidRPr="007418CF">
        <w:rPr>
          <w:rFonts w:ascii="Times New Roman" w:eastAsia="Times New Roman" w:hAnsi="Times New Roman" w:cs="Times New Roman"/>
          <w:sz w:val="24"/>
          <w:szCs w:val="24"/>
        </w:rPr>
        <w:t>abundance</w:t>
      </w:r>
      <w:r w:rsidR="005E3F1F" w:rsidRPr="007418CF">
        <w:rPr>
          <w:rFonts w:ascii="Times New Roman" w:eastAsia="Times New Roman" w:hAnsi="Times New Roman" w:cs="Times New Roman"/>
          <w:sz w:val="24"/>
          <w:szCs w:val="24"/>
        </w:rPr>
        <w:t xml:space="preserve">, and snails were generally </w:t>
      </w:r>
      <w:r w:rsidR="00284A11" w:rsidRPr="007418CF">
        <w:rPr>
          <w:rFonts w:ascii="Times New Roman" w:eastAsia="Times New Roman" w:hAnsi="Times New Roman" w:cs="Times New Roman"/>
          <w:sz w:val="24"/>
          <w:szCs w:val="24"/>
        </w:rPr>
        <w:t>characterized</w:t>
      </w:r>
      <w:r w:rsidR="005E3F1F" w:rsidRPr="007418CF">
        <w:rPr>
          <w:rFonts w:ascii="Times New Roman" w:eastAsia="Times New Roman" w:hAnsi="Times New Roman" w:cs="Times New Roman"/>
          <w:sz w:val="24"/>
          <w:szCs w:val="24"/>
        </w:rPr>
        <w:t xml:space="preserve"> with high L</w:t>
      </w:r>
      <w:r w:rsidR="0060447C" w:rsidRPr="007418CF">
        <w:rPr>
          <w:rFonts w:ascii="Times New Roman" w:eastAsia="Times New Roman" w:hAnsi="Times New Roman" w:cs="Times New Roman"/>
          <w:sz w:val="24"/>
          <w:szCs w:val="24"/>
        </w:rPr>
        <w:t>C</w:t>
      </w:r>
      <w:r w:rsidR="005E3F1F" w:rsidRPr="007418CF">
        <w:rPr>
          <w:rFonts w:ascii="Times New Roman" w:eastAsia="Times New Roman" w:hAnsi="Times New Roman" w:cs="Times New Roman"/>
          <w:sz w:val="24"/>
          <w:szCs w:val="24"/>
        </w:rPr>
        <w:t xml:space="preserve">PUFA </w:t>
      </w:r>
      <w:r w:rsidR="00284A11" w:rsidRPr="007418CF">
        <w:rPr>
          <w:rFonts w:ascii="Times New Roman" w:eastAsia="Times New Roman" w:hAnsi="Times New Roman" w:cs="Times New Roman"/>
          <w:sz w:val="24"/>
          <w:szCs w:val="24"/>
        </w:rPr>
        <w:t>abundance</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Across</w:t>
      </w:r>
      <w:r w:rsidR="005E3F1F" w:rsidRPr="007418CF">
        <w:rPr>
          <w:rFonts w:ascii="Times New Roman" w:eastAsia="Times New Roman" w:hAnsi="Times New Roman" w:cs="Times New Roman"/>
          <w:sz w:val="24"/>
          <w:szCs w:val="24"/>
        </w:rPr>
        <w:t xml:space="preserve"> the sewage gradient, periphyton S</w:t>
      </w:r>
      <w:r w:rsidR="0060447C" w:rsidRPr="007418CF">
        <w:rPr>
          <w:rFonts w:ascii="Times New Roman" w:eastAsia="Times New Roman" w:hAnsi="Times New Roman" w:cs="Times New Roman"/>
          <w:sz w:val="24"/>
          <w:szCs w:val="24"/>
        </w:rPr>
        <w:t>C</w:t>
      </w:r>
      <w:r w:rsidR="005E3F1F" w:rsidRPr="007418CF">
        <w:rPr>
          <w:rFonts w:ascii="Times New Roman" w:eastAsia="Times New Roman" w:hAnsi="Times New Roman" w:cs="Times New Roman"/>
          <w:sz w:val="24"/>
          <w:szCs w:val="24"/>
        </w:rPr>
        <w:t xml:space="preserve">PUFA </w:t>
      </w:r>
      <w:r w:rsidR="005E3F1F" w:rsidRPr="007418CF">
        <w:rPr>
          <w:rFonts w:ascii="Times New Roman" w:eastAsia="Times New Roman" w:hAnsi="Times New Roman" w:cs="Times New Roman"/>
          <w:sz w:val="24"/>
          <w:szCs w:val="24"/>
        </w:rPr>
        <w:lastRenderedPageBreak/>
        <w:t xml:space="preserve">tended to </w:t>
      </w:r>
      <w:r w:rsidR="00284A11" w:rsidRPr="007418CF">
        <w:rPr>
          <w:rFonts w:ascii="Times New Roman" w:eastAsia="Times New Roman" w:hAnsi="Times New Roman" w:cs="Times New Roman"/>
          <w:sz w:val="24"/>
          <w:szCs w:val="24"/>
        </w:rPr>
        <w:t>increase</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which</w:t>
      </w:r>
      <w:r w:rsidR="005E3F1F" w:rsidRPr="007418CF">
        <w:rPr>
          <w:rFonts w:ascii="Times New Roman" w:eastAsia="Times New Roman" w:hAnsi="Times New Roman" w:cs="Times New Roman"/>
          <w:sz w:val="24"/>
          <w:szCs w:val="24"/>
        </w:rPr>
        <w:t xml:space="preserve"> lead to more targeted analyses on </w:t>
      </w:r>
      <w:r w:rsidR="00284A11" w:rsidRPr="007418CF">
        <w:rPr>
          <w:rFonts w:ascii="Times New Roman" w:eastAsia="Times New Roman" w:hAnsi="Times New Roman" w:cs="Times New Roman"/>
          <w:sz w:val="24"/>
          <w:szCs w:val="24"/>
        </w:rPr>
        <w:t>which</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specific</w:t>
      </w:r>
      <w:r w:rsidR="005E3F1F" w:rsidRPr="007418CF">
        <w:rPr>
          <w:rFonts w:ascii="Times New Roman" w:eastAsia="Times New Roman" w:hAnsi="Times New Roman" w:cs="Times New Roman"/>
          <w:sz w:val="24"/>
          <w:szCs w:val="24"/>
        </w:rPr>
        <w:t xml:space="preserve"> fatty </w:t>
      </w:r>
      <w:r w:rsidR="00284A11" w:rsidRPr="007418CF">
        <w:rPr>
          <w:rFonts w:ascii="Times New Roman" w:eastAsia="Times New Roman" w:hAnsi="Times New Roman" w:cs="Times New Roman"/>
          <w:sz w:val="24"/>
          <w:szCs w:val="24"/>
        </w:rPr>
        <w:t>acids</w:t>
      </w:r>
      <w:r w:rsidR="005E3F1F" w:rsidRPr="007418CF">
        <w:rPr>
          <w:rFonts w:ascii="Times New Roman" w:eastAsia="Times New Roman" w:hAnsi="Times New Roman" w:cs="Times New Roman"/>
          <w:sz w:val="24"/>
          <w:szCs w:val="24"/>
        </w:rPr>
        <w:t xml:space="preserve"> were </w:t>
      </w:r>
      <w:r w:rsidR="00284A11" w:rsidRPr="007418CF">
        <w:rPr>
          <w:rFonts w:ascii="Times New Roman" w:eastAsia="Times New Roman" w:hAnsi="Times New Roman" w:cs="Times New Roman"/>
          <w:sz w:val="24"/>
          <w:szCs w:val="24"/>
        </w:rPr>
        <w:t>increasing</w:t>
      </w:r>
      <w:r w:rsidR="005E3F1F" w:rsidRPr="007418CF">
        <w:rPr>
          <w:rFonts w:ascii="Times New Roman" w:eastAsia="Times New Roman" w:hAnsi="Times New Roman" w:cs="Times New Roman"/>
          <w:sz w:val="24"/>
          <w:szCs w:val="24"/>
        </w:rPr>
        <w:t xml:space="preserve">. In </w:t>
      </w:r>
      <w:r w:rsidR="00284A11" w:rsidRPr="007418CF">
        <w:rPr>
          <w:rFonts w:ascii="Times New Roman" w:eastAsia="Times New Roman" w:hAnsi="Times New Roman" w:cs="Times New Roman"/>
          <w:sz w:val="24"/>
          <w:szCs w:val="24"/>
        </w:rPr>
        <w:t>contrast</w:t>
      </w:r>
      <w:r w:rsidR="001D6D8B" w:rsidRPr="007418CF">
        <w:rPr>
          <w:rFonts w:ascii="Times New Roman" w:eastAsia="Times New Roman" w:hAnsi="Times New Roman" w:cs="Times New Roman"/>
          <w:sz w:val="24"/>
          <w:szCs w:val="24"/>
        </w:rPr>
        <w:t xml:space="preserve"> to</w:t>
      </w:r>
      <w:r w:rsidR="005E3F1F" w:rsidRPr="007418CF">
        <w:rPr>
          <w:rFonts w:ascii="Times New Roman" w:eastAsia="Times New Roman" w:hAnsi="Times New Roman" w:cs="Times New Roman"/>
          <w:sz w:val="24"/>
          <w:szCs w:val="24"/>
        </w:rPr>
        <w:t xml:space="preserve"> periphyton, all other taxa remained </w:t>
      </w:r>
      <w:r w:rsidR="00284A11" w:rsidRPr="007418CF">
        <w:rPr>
          <w:rFonts w:ascii="Times New Roman" w:eastAsia="Times New Roman" w:hAnsi="Times New Roman" w:cs="Times New Roman"/>
          <w:sz w:val="24"/>
          <w:szCs w:val="24"/>
        </w:rPr>
        <w:t>consistent</w:t>
      </w:r>
      <w:r w:rsidR="005E3F1F" w:rsidRPr="007418CF">
        <w:rPr>
          <w:rFonts w:ascii="Times New Roman" w:eastAsia="Times New Roman" w:hAnsi="Times New Roman" w:cs="Times New Roman"/>
          <w:sz w:val="24"/>
          <w:szCs w:val="24"/>
        </w:rPr>
        <w:t xml:space="preserve"> with </w:t>
      </w:r>
      <w:r w:rsidR="00284A11" w:rsidRPr="007418CF">
        <w:rPr>
          <w:rFonts w:ascii="Times New Roman" w:eastAsia="Times New Roman" w:hAnsi="Times New Roman" w:cs="Times New Roman"/>
          <w:sz w:val="24"/>
          <w:szCs w:val="24"/>
        </w:rPr>
        <w:t>respect</w:t>
      </w:r>
      <w:r w:rsidR="005E3F1F" w:rsidRPr="007418CF">
        <w:rPr>
          <w:rFonts w:ascii="Times New Roman" w:eastAsia="Times New Roman" w:hAnsi="Times New Roman" w:cs="Times New Roman"/>
          <w:sz w:val="24"/>
          <w:szCs w:val="24"/>
        </w:rPr>
        <w:t xml:space="preserve"> to fatty </w:t>
      </w:r>
      <w:r w:rsidR="00284A11" w:rsidRPr="007418CF">
        <w:rPr>
          <w:rFonts w:ascii="Times New Roman" w:eastAsia="Times New Roman" w:hAnsi="Times New Roman" w:cs="Times New Roman"/>
          <w:sz w:val="24"/>
          <w:szCs w:val="24"/>
        </w:rPr>
        <w:t>acid</w:t>
      </w:r>
      <w:r w:rsidR="005E3F1F" w:rsidRPr="007418CF">
        <w:rPr>
          <w:rFonts w:ascii="Times New Roman" w:eastAsia="Times New Roman" w:hAnsi="Times New Roman" w:cs="Times New Roman"/>
          <w:sz w:val="24"/>
          <w:szCs w:val="24"/>
        </w:rPr>
        <w:t xml:space="preserve"> proportions </w:t>
      </w:r>
      <w:r w:rsidR="00284A11" w:rsidRPr="007418CF">
        <w:rPr>
          <w:rFonts w:ascii="Times New Roman" w:eastAsia="Times New Roman" w:hAnsi="Times New Roman" w:cs="Times New Roman"/>
          <w:sz w:val="24"/>
          <w:szCs w:val="24"/>
        </w:rPr>
        <w:t>across</w:t>
      </w:r>
      <w:r w:rsidR="005E3F1F" w:rsidRPr="007418CF">
        <w:rPr>
          <w:rFonts w:ascii="Times New Roman" w:eastAsia="Times New Roman" w:hAnsi="Times New Roman" w:cs="Times New Roman"/>
          <w:sz w:val="24"/>
          <w:szCs w:val="24"/>
        </w:rPr>
        <w:t xml:space="preserve"> the sewage gradient. </w:t>
      </w:r>
    </w:p>
    <w:p w14:paraId="2D29A4CB" w14:textId="77777777" w:rsidR="005E3F1F" w:rsidRPr="007418CF" w:rsidRDefault="005E3F1F" w:rsidP="00F31B90">
      <w:pPr>
        <w:spacing w:line="480" w:lineRule="auto"/>
        <w:rPr>
          <w:rFonts w:ascii="Times New Roman" w:eastAsia="Times New Roman" w:hAnsi="Times New Roman" w:cs="Times New Roman"/>
          <w:sz w:val="24"/>
          <w:szCs w:val="24"/>
        </w:rPr>
      </w:pPr>
    </w:p>
    <w:p w14:paraId="5CDD83BC" w14:textId="3F702E90" w:rsidR="003E16A1" w:rsidRPr="007418CF" w:rsidRDefault="003E16A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18E2D52E" w14:textId="12BA48D9" w:rsidR="003E16A1"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rPr>
        <w:lastRenderedPageBreak/>
        <w:drawing>
          <wp:inline distT="0" distB="0" distL="0" distR="0" wp14:anchorId="7CE067C7" wp14:editId="13B1453F">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4DB7219A" w14:textId="6C91FFC7" w:rsidR="00447CA5" w:rsidRPr="007418CF" w:rsidRDefault="003E16A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60447C" w:rsidRPr="007418CF">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One-dimensional NMDS with Bray-</w:t>
      </w:r>
      <w:r w:rsidR="00284A11"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similarity of seven targeted fatty </w:t>
      </w:r>
      <w:r w:rsidR="00284A11" w:rsidRPr="007418CF">
        <w:rPr>
          <w:rFonts w:ascii="Times New Roman" w:eastAsia="Times New Roman" w:hAnsi="Times New Roman" w:cs="Times New Roman"/>
          <w:sz w:val="24"/>
          <w:szCs w:val="24"/>
        </w:rPr>
        <w:t>acids</w:t>
      </w:r>
      <w:r w:rsidRPr="007418CF">
        <w:rPr>
          <w:rFonts w:ascii="Times New Roman" w:eastAsia="Times New Roman" w:hAnsi="Times New Roman" w:cs="Times New Roman"/>
          <w:sz w:val="24"/>
          <w:szCs w:val="24"/>
        </w:rPr>
        <w:t xml:space="preserve"> of interest for primary </w:t>
      </w:r>
      <w:r w:rsidR="00284A11" w:rsidRPr="007418CF">
        <w:rPr>
          <w:rFonts w:ascii="Times New Roman" w:eastAsia="Times New Roman" w:hAnsi="Times New Roman" w:cs="Times New Roman"/>
          <w:sz w:val="24"/>
          <w:szCs w:val="24"/>
        </w:rPr>
        <w:t>producers</w:t>
      </w:r>
      <w:r w:rsidRPr="007418CF">
        <w:rPr>
          <w:rFonts w:ascii="Times New Roman" w:eastAsia="Times New Roman" w:hAnsi="Times New Roman" w:cs="Times New Roman"/>
          <w:sz w:val="24"/>
          <w:szCs w:val="24"/>
        </w:rPr>
        <w:t xml:space="preserve">. Fatty </w:t>
      </w:r>
      <w:r w:rsidR="00284A11" w:rsidRPr="007418CF">
        <w:rPr>
          <w:rFonts w:ascii="Times New Roman" w:eastAsia="Times New Roman" w:hAnsi="Times New Roman" w:cs="Times New Roman"/>
          <w:sz w:val="24"/>
          <w:szCs w:val="24"/>
        </w:rPr>
        <w:t>acid</w:t>
      </w:r>
      <w:r w:rsidRPr="007418CF">
        <w:rPr>
          <w:rFonts w:ascii="Times New Roman" w:eastAsia="Times New Roman" w:hAnsi="Times New Roman" w:cs="Times New Roman"/>
          <w:sz w:val="24"/>
          <w:szCs w:val="24"/>
        </w:rPr>
        <w:t xml:space="preserve"> s</w:t>
      </w:r>
      <w:r w:rsidR="001D6D8B"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ores are </w:t>
      </w:r>
      <w:r w:rsidR="00284A11" w:rsidRPr="007418CF">
        <w:rPr>
          <w:rFonts w:ascii="Times New Roman" w:eastAsia="Times New Roman" w:hAnsi="Times New Roman" w:cs="Times New Roman"/>
          <w:sz w:val="24"/>
          <w:szCs w:val="24"/>
        </w:rPr>
        <w:t>placed</w:t>
      </w:r>
      <w:r w:rsidRPr="007418CF">
        <w:rPr>
          <w:rFonts w:ascii="Times New Roman" w:eastAsia="Times New Roman" w:hAnsi="Times New Roman" w:cs="Times New Roman"/>
          <w:sz w:val="24"/>
          <w:szCs w:val="24"/>
        </w:rPr>
        <w:t xml:space="preserve"> above shapes. Shapes are sized by total PP</w:t>
      </w:r>
      <w:r w:rsidR="002959A2"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P </w:t>
      </w:r>
      <w:r w:rsidR="00284A11" w:rsidRPr="007418CF">
        <w:rPr>
          <w:rFonts w:ascii="Times New Roman" w:eastAsia="Times New Roman" w:hAnsi="Times New Roman" w:cs="Times New Roman"/>
          <w:sz w:val="24"/>
          <w:szCs w:val="24"/>
        </w:rPr>
        <w:t>concentration</w:t>
      </w:r>
      <w:r w:rsidRPr="007418CF">
        <w:rPr>
          <w:rFonts w:ascii="Times New Roman" w:eastAsia="Times New Roman" w:hAnsi="Times New Roman" w:cs="Times New Roman"/>
          <w:sz w:val="24"/>
          <w:szCs w:val="24"/>
        </w:rPr>
        <w:t>. Periphyton (</w:t>
      </w:r>
      <w:r w:rsidR="00602B1E" w:rsidRPr="007418CF">
        <w:rPr>
          <w:rFonts w:ascii="Times New Roman" w:eastAsia="Times New Roman" w:hAnsi="Times New Roman" w:cs="Times New Roman"/>
          <w:sz w:val="24"/>
          <w:szCs w:val="24"/>
        </w:rPr>
        <w:t>blue-green</w:t>
      </w:r>
      <w:r w:rsidRPr="007418CF">
        <w:rPr>
          <w:rFonts w:ascii="Times New Roman" w:eastAsia="Times New Roman" w:hAnsi="Times New Roman" w:cs="Times New Roman"/>
          <w:sz w:val="24"/>
          <w:szCs w:val="24"/>
        </w:rPr>
        <w:t xml:space="preserve">) tend to </w:t>
      </w:r>
      <w:r w:rsidR="00284A11" w:rsidRPr="007418CF">
        <w:rPr>
          <w:rFonts w:ascii="Times New Roman" w:eastAsia="Times New Roman" w:hAnsi="Times New Roman" w:cs="Times New Roman"/>
          <w:sz w:val="24"/>
          <w:szCs w:val="24"/>
        </w:rPr>
        <w:t>increase</w:t>
      </w:r>
      <w:r w:rsidRPr="007418CF">
        <w:rPr>
          <w:rFonts w:ascii="Times New Roman" w:eastAsia="Times New Roman" w:hAnsi="Times New Roman" w:cs="Times New Roman"/>
          <w:sz w:val="24"/>
          <w:szCs w:val="24"/>
        </w:rPr>
        <w:t xml:space="preserve"> </w:t>
      </w:r>
      <w:r w:rsidR="00CF47F0" w:rsidRPr="007418CF">
        <w:rPr>
          <w:rFonts w:ascii="Times New Roman" w:eastAsia="Times New Roman" w:hAnsi="Times New Roman" w:cs="Times New Roman"/>
          <w:sz w:val="24"/>
          <w:szCs w:val="24"/>
        </w:rPr>
        <w:t xml:space="preserve">in size </w:t>
      </w:r>
      <w:r w:rsidRPr="007418CF">
        <w:rPr>
          <w:rFonts w:ascii="Times New Roman" w:eastAsia="Times New Roman" w:hAnsi="Times New Roman" w:cs="Times New Roman"/>
          <w:sz w:val="24"/>
          <w:szCs w:val="24"/>
        </w:rPr>
        <w:t xml:space="preserve">from </w:t>
      </w:r>
      <w:r w:rsidR="004F4D99">
        <w:rPr>
          <w:rFonts w:ascii="Times New Roman" w:eastAsia="Times New Roman" w:hAnsi="Times New Roman" w:cs="Times New Roman"/>
          <w:sz w:val="24"/>
          <w:szCs w:val="24"/>
        </w:rPr>
        <w:t>right</w:t>
      </w:r>
      <w:r w:rsidR="004D2297" w:rsidRPr="007418CF">
        <w:rPr>
          <w:rFonts w:ascii="Times New Roman" w:eastAsia="Times New Roman" w:hAnsi="Times New Roman" w:cs="Times New Roman"/>
          <w:sz w:val="24"/>
          <w:szCs w:val="24"/>
        </w:rPr>
        <w:t>-to-left</w:t>
      </w:r>
      <w:r w:rsidRPr="007418CF">
        <w:rPr>
          <w:rFonts w:ascii="Times New Roman" w:eastAsia="Times New Roman" w:hAnsi="Times New Roman" w:cs="Times New Roman"/>
          <w:sz w:val="24"/>
          <w:szCs w:val="24"/>
        </w:rPr>
        <w:t xml:space="preserve">, suggesting that periphyton tend to </w:t>
      </w:r>
      <w:r w:rsidR="00284A11" w:rsidRPr="007418CF">
        <w:rPr>
          <w:rFonts w:ascii="Times New Roman" w:eastAsia="Times New Roman" w:hAnsi="Times New Roman" w:cs="Times New Roman"/>
          <w:sz w:val="24"/>
          <w:szCs w:val="24"/>
        </w:rPr>
        <w:t>include</w:t>
      </w:r>
      <w:r w:rsidRPr="007418CF">
        <w:rPr>
          <w:rFonts w:ascii="Times New Roman" w:eastAsia="Times New Roman" w:hAnsi="Times New Roman" w:cs="Times New Roman"/>
          <w:sz w:val="24"/>
          <w:szCs w:val="24"/>
        </w:rPr>
        <w:t xml:space="preserve"> more 18:3ω3 and 18:1ω9 (</w:t>
      </w:r>
      <w:r w:rsidR="00284A11"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xml:space="preserve"> of green algal taxa) with an </w:t>
      </w:r>
      <w:r w:rsidR="00284A11" w:rsidRPr="007418CF">
        <w:rPr>
          <w:rFonts w:ascii="Times New Roman" w:eastAsia="Times New Roman" w:hAnsi="Times New Roman" w:cs="Times New Roman"/>
          <w:sz w:val="24"/>
          <w:szCs w:val="24"/>
        </w:rPr>
        <w:t>increasing</w:t>
      </w:r>
      <w:r w:rsidRPr="007418CF">
        <w:rPr>
          <w:rFonts w:ascii="Times New Roman" w:eastAsia="Times New Roman" w:hAnsi="Times New Roman" w:cs="Times New Roman"/>
          <w:sz w:val="24"/>
          <w:szCs w:val="24"/>
        </w:rPr>
        <w:t xml:space="preserve"> sewage signal.  In </w:t>
      </w:r>
      <w:r w:rsidR="00284A11" w:rsidRPr="007418CF">
        <w:rPr>
          <w:rFonts w:ascii="Times New Roman" w:eastAsia="Times New Roman" w:hAnsi="Times New Roman" w:cs="Times New Roman"/>
          <w:sz w:val="24"/>
          <w:szCs w:val="24"/>
        </w:rPr>
        <w:t>contrast</w:t>
      </w:r>
      <w:r w:rsidRPr="007418CF">
        <w:rPr>
          <w:rFonts w:ascii="Times New Roman" w:eastAsia="Times New Roman" w:hAnsi="Times New Roman" w:cs="Times New Roman"/>
          <w:sz w:val="24"/>
          <w:szCs w:val="24"/>
        </w:rPr>
        <w:t xml:space="preserv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spp.</w:t>
      </w:r>
      <w:r w:rsidR="0029361F" w:rsidRPr="007418CF">
        <w:rPr>
          <w:rFonts w:ascii="Times New Roman" w:eastAsia="Times New Roman" w:hAnsi="Times New Roman" w:cs="Times New Roman"/>
          <w:sz w:val="24"/>
          <w:szCs w:val="24"/>
        </w:rPr>
        <w:t xml:space="preserve"> </w:t>
      </w:r>
      <w:r w:rsidR="00447CA5" w:rsidRPr="007418CF">
        <w:rPr>
          <w:rFonts w:ascii="Times New Roman" w:eastAsia="Times New Roman" w:hAnsi="Times New Roman" w:cs="Times New Roman"/>
          <w:sz w:val="24"/>
          <w:szCs w:val="24"/>
        </w:rPr>
        <w:t>(</w:t>
      </w:r>
      <w:r w:rsidR="00602B1E" w:rsidRPr="007418CF">
        <w:rPr>
          <w:rFonts w:ascii="Times New Roman" w:eastAsia="Times New Roman" w:hAnsi="Times New Roman" w:cs="Times New Roman"/>
          <w:sz w:val="24"/>
          <w:szCs w:val="24"/>
        </w:rPr>
        <w:t>purple</w:t>
      </w:r>
      <w:r w:rsidR="00447C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atty </w:t>
      </w:r>
      <w:r w:rsidR="00284A11" w:rsidRPr="007418CF">
        <w:rPr>
          <w:rFonts w:ascii="Times New Roman" w:eastAsia="Times New Roman" w:hAnsi="Times New Roman" w:cs="Times New Roman"/>
          <w:sz w:val="24"/>
          <w:szCs w:val="24"/>
        </w:rPr>
        <w:t>acids</w:t>
      </w:r>
      <w:r w:rsidRPr="007418CF">
        <w:rPr>
          <w:rFonts w:ascii="Times New Roman" w:eastAsia="Times New Roman" w:hAnsi="Times New Roman" w:cs="Times New Roman"/>
          <w:sz w:val="24"/>
          <w:szCs w:val="24"/>
        </w:rPr>
        <w:t xml:space="preserve"> tend to remain </w:t>
      </w:r>
      <w:r w:rsidR="00284A11"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across</w:t>
      </w:r>
      <w:r w:rsidRPr="007418CF">
        <w:rPr>
          <w:rFonts w:ascii="Times New Roman" w:eastAsia="Times New Roman" w:hAnsi="Times New Roman" w:cs="Times New Roman"/>
          <w:sz w:val="24"/>
          <w:szCs w:val="24"/>
        </w:rPr>
        <w:t xml:space="preserve"> the sewage gradient. </w:t>
      </w:r>
    </w:p>
    <w:p w14:paraId="0B19ECB0" w14:textId="77777777" w:rsidR="00447CA5" w:rsidRPr="007418CF" w:rsidRDefault="00447CA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7078A143" w14:textId="623FF49F" w:rsidR="003E16A1"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335A1492" wp14:editId="3C92AE92">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p>
    <w:p w14:paraId="2D0150B7" w14:textId="23DDF582" w:rsidR="00403D16" w:rsidRPr="007418CF" w:rsidRDefault="00447CA5" w:rsidP="00F31B90">
      <w:pPr>
        <w:spacing w:line="480" w:lineRule="auto"/>
        <w:rPr>
          <w:rFonts w:ascii="Times New Roman" w:eastAsia="Times New Roman" w:hAnsi="Times New Roman" w:cs="Times New Roman"/>
          <w:sz w:val="24"/>
          <w:szCs w:val="24"/>
        </w:rPr>
        <w:sectPr w:rsidR="00403D16" w:rsidRPr="007418CF" w:rsidSect="00A73A11">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lastRenderedPageBreak/>
        <w:t>Figure S</w:t>
      </w:r>
      <w:r w:rsidR="0060447C"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NMDS with Bray-</w:t>
      </w:r>
      <w:r w:rsidR="00284A11"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similarity of seven targeted fatty </w:t>
      </w:r>
      <w:r w:rsidR="00284A11" w:rsidRPr="007418CF">
        <w:rPr>
          <w:rFonts w:ascii="Times New Roman" w:eastAsia="Times New Roman" w:hAnsi="Times New Roman" w:cs="Times New Roman"/>
          <w:sz w:val="24"/>
          <w:szCs w:val="24"/>
        </w:rPr>
        <w:t>acids</w:t>
      </w:r>
      <w:r w:rsidRPr="007418CF">
        <w:rPr>
          <w:rFonts w:ascii="Times New Roman" w:eastAsia="Times New Roman" w:hAnsi="Times New Roman" w:cs="Times New Roman"/>
          <w:sz w:val="24"/>
          <w:szCs w:val="24"/>
        </w:rPr>
        <w:t xml:space="preserve"> of interest for primary </w:t>
      </w:r>
      <w:r w:rsidR="00284A11" w:rsidRPr="007418CF">
        <w:rPr>
          <w:rFonts w:ascii="Times New Roman" w:eastAsia="Times New Roman" w:hAnsi="Times New Roman" w:cs="Times New Roman"/>
          <w:sz w:val="24"/>
          <w:szCs w:val="24"/>
        </w:rPr>
        <w:t>producers</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Points</w:t>
      </w:r>
      <w:r w:rsidRPr="007418CF">
        <w:rPr>
          <w:rFonts w:ascii="Times New Roman" w:eastAsia="Times New Roman" w:hAnsi="Times New Roman" w:cs="Times New Roman"/>
          <w:sz w:val="24"/>
          <w:szCs w:val="24"/>
        </w:rPr>
        <w:t xml:space="preserve"> are sized by total PP</w:t>
      </w:r>
      <w:r w:rsidR="002959A2"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P </w:t>
      </w:r>
      <w:r w:rsidR="00284A11" w:rsidRPr="007418CF">
        <w:rPr>
          <w:rFonts w:ascii="Times New Roman" w:eastAsia="Times New Roman" w:hAnsi="Times New Roman" w:cs="Times New Roman"/>
          <w:sz w:val="24"/>
          <w:szCs w:val="24"/>
        </w:rPr>
        <w:t>concentration</w:t>
      </w:r>
      <w:r w:rsidRPr="007418CF">
        <w:rPr>
          <w:rFonts w:ascii="Times New Roman" w:eastAsia="Times New Roman" w:hAnsi="Times New Roman" w:cs="Times New Roman"/>
          <w:sz w:val="24"/>
          <w:szCs w:val="24"/>
        </w:rPr>
        <w:t xml:space="preserve">. Visually, there appears to be no </w:t>
      </w:r>
      <w:r w:rsidR="00284A11" w:rsidRPr="007418CF">
        <w:rPr>
          <w:rFonts w:ascii="Times New Roman" w:eastAsia="Times New Roman" w:hAnsi="Times New Roman" w:cs="Times New Roman"/>
          <w:sz w:val="24"/>
          <w:szCs w:val="24"/>
        </w:rPr>
        <w:t>distinct</w:t>
      </w:r>
      <w:r w:rsidRPr="007418CF">
        <w:rPr>
          <w:rFonts w:ascii="Times New Roman" w:eastAsia="Times New Roman" w:hAnsi="Times New Roman" w:cs="Times New Roman"/>
          <w:sz w:val="24"/>
          <w:szCs w:val="24"/>
        </w:rPr>
        <w:t xml:space="preserve"> separation among or within taxa unlike was observed with periphyton (</w:t>
      </w:r>
      <w:r w:rsidR="0060447C" w:rsidRPr="007418CF">
        <w:rPr>
          <w:rFonts w:ascii="Times New Roman" w:eastAsia="Times New Roman" w:hAnsi="Times New Roman" w:cs="Times New Roman"/>
          <w:sz w:val="24"/>
          <w:szCs w:val="24"/>
        </w:rPr>
        <w:t>F</w:t>
      </w:r>
      <w:r w:rsidRPr="007418CF">
        <w:rPr>
          <w:rFonts w:ascii="Times New Roman" w:eastAsia="Times New Roman" w:hAnsi="Times New Roman" w:cs="Times New Roman"/>
          <w:sz w:val="24"/>
          <w:szCs w:val="24"/>
        </w:rPr>
        <w:t>igure S</w:t>
      </w:r>
      <w:r w:rsidR="0060447C" w:rsidRPr="007418CF">
        <w:rPr>
          <w:rFonts w:ascii="Times New Roman" w:eastAsia="Times New Roman" w:hAnsi="Times New Roman" w:cs="Times New Roman"/>
          <w:sz w:val="24"/>
          <w:szCs w:val="24"/>
        </w:rPr>
        <w:t>5</w:t>
      </w:r>
      <w:r w:rsidR="00403D16" w:rsidRPr="007418CF">
        <w:rPr>
          <w:rFonts w:ascii="Times New Roman" w:eastAsia="Times New Roman" w:hAnsi="Times New Roman" w:cs="Times New Roman"/>
          <w:sz w:val="24"/>
          <w:szCs w:val="24"/>
        </w:rPr>
        <w:t>).</w:t>
      </w:r>
    </w:p>
    <w:p w14:paraId="26BFA32D" w14:textId="66C4CCD1"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C542A" w14:textId="77777777" w:rsidR="000556F7" w:rsidRDefault="000556F7" w:rsidP="00150A0F">
      <w:pPr>
        <w:spacing w:line="240" w:lineRule="auto"/>
      </w:pPr>
      <w:r>
        <w:separator/>
      </w:r>
    </w:p>
  </w:endnote>
  <w:endnote w:type="continuationSeparator" w:id="0">
    <w:p w14:paraId="1012AD39" w14:textId="77777777" w:rsidR="000556F7" w:rsidRDefault="000556F7"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D607C" w14:textId="77777777" w:rsidR="000556F7" w:rsidRDefault="000556F7" w:rsidP="00150A0F">
      <w:pPr>
        <w:spacing w:line="240" w:lineRule="auto"/>
      </w:pPr>
      <w:r>
        <w:separator/>
      </w:r>
    </w:p>
  </w:footnote>
  <w:footnote w:type="continuationSeparator" w:id="0">
    <w:p w14:paraId="0646FB97" w14:textId="77777777" w:rsidR="000556F7" w:rsidRDefault="000556F7"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6D467B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371D"/>
    <w:rsid w:val="00025661"/>
    <w:rsid w:val="000307DE"/>
    <w:rsid w:val="00030898"/>
    <w:rsid w:val="000318B7"/>
    <w:rsid w:val="00032809"/>
    <w:rsid w:val="00032E3C"/>
    <w:rsid w:val="00034CE9"/>
    <w:rsid w:val="00036CEC"/>
    <w:rsid w:val="00050999"/>
    <w:rsid w:val="00051082"/>
    <w:rsid w:val="0005526C"/>
    <w:rsid w:val="000556F7"/>
    <w:rsid w:val="00057DED"/>
    <w:rsid w:val="00060EB5"/>
    <w:rsid w:val="0006186A"/>
    <w:rsid w:val="00061DAD"/>
    <w:rsid w:val="000745DA"/>
    <w:rsid w:val="00080393"/>
    <w:rsid w:val="000803B9"/>
    <w:rsid w:val="0008134F"/>
    <w:rsid w:val="00081E8F"/>
    <w:rsid w:val="000826F2"/>
    <w:rsid w:val="00090369"/>
    <w:rsid w:val="0009268E"/>
    <w:rsid w:val="00092E59"/>
    <w:rsid w:val="00094852"/>
    <w:rsid w:val="000953F9"/>
    <w:rsid w:val="000A3259"/>
    <w:rsid w:val="000A49FA"/>
    <w:rsid w:val="000A6208"/>
    <w:rsid w:val="000A76EA"/>
    <w:rsid w:val="000B4975"/>
    <w:rsid w:val="000B5308"/>
    <w:rsid w:val="000B5B9E"/>
    <w:rsid w:val="000C21A6"/>
    <w:rsid w:val="000C2C76"/>
    <w:rsid w:val="000C4430"/>
    <w:rsid w:val="000C51CF"/>
    <w:rsid w:val="000C5619"/>
    <w:rsid w:val="000D00B7"/>
    <w:rsid w:val="000D0804"/>
    <w:rsid w:val="000D4AC4"/>
    <w:rsid w:val="000D5888"/>
    <w:rsid w:val="000D6577"/>
    <w:rsid w:val="000E056C"/>
    <w:rsid w:val="000E346D"/>
    <w:rsid w:val="000E5A9F"/>
    <w:rsid w:val="000E7380"/>
    <w:rsid w:val="000E7D02"/>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2099"/>
    <w:rsid w:val="00154ABA"/>
    <w:rsid w:val="00155633"/>
    <w:rsid w:val="00157F57"/>
    <w:rsid w:val="0016137F"/>
    <w:rsid w:val="00163D35"/>
    <w:rsid w:val="00166551"/>
    <w:rsid w:val="00172465"/>
    <w:rsid w:val="001742BF"/>
    <w:rsid w:val="00174557"/>
    <w:rsid w:val="001768AC"/>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1186"/>
    <w:rsid w:val="001F2E1F"/>
    <w:rsid w:val="001F3894"/>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4EF"/>
    <w:rsid w:val="00250FD8"/>
    <w:rsid w:val="00252F80"/>
    <w:rsid w:val="0025334B"/>
    <w:rsid w:val="00253EF2"/>
    <w:rsid w:val="0025547E"/>
    <w:rsid w:val="00263A1F"/>
    <w:rsid w:val="00263FB9"/>
    <w:rsid w:val="002649C6"/>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C1E"/>
    <w:rsid w:val="002B6FD9"/>
    <w:rsid w:val="002B712F"/>
    <w:rsid w:val="002B7F58"/>
    <w:rsid w:val="002C1737"/>
    <w:rsid w:val="002C2D2B"/>
    <w:rsid w:val="002C46EC"/>
    <w:rsid w:val="002C575D"/>
    <w:rsid w:val="002C58CA"/>
    <w:rsid w:val="002C5913"/>
    <w:rsid w:val="002C7B99"/>
    <w:rsid w:val="002C7D91"/>
    <w:rsid w:val="002D1941"/>
    <w:rsid w:val="002E06DD"/>
    <w:rsid w:val="002E1676"/>
    <w:rsid w:val="002E1A4B"/>
    <w:rsid w:val="002E6D0A"/>
    <w:rsid w:val="002F100F"/>
    <w:rsid w:val="002F14D8"/>
    <w:rsid w:val="002F1C07"/>
    <w:rsid w:val="002F2379"/>
    <w:rsid w:val="003015C9"/>
    <w:rsid w:val="00312AA7"/>
    <w:rsid w:val="003143FA"/>
    <w:rsid w:val="00324922"/>
    <w:rsid w:val="00324C64"/>
    <w:rsid w:val="0032523D"/>
    <w:rsid w:val="00326EC3"/>
    <w:rsid w:val="003334F2"/>
    <w:rsid w:val="00337791"/>
    <w:rsid w:val="00345D03"/>
    <w:rsid w:val="00355375"/>
    <w:rsid w:val="00357863"/>
    <w:rsid w:val="00357C12"/>
    <w:rsid w:val="00360477"/>
    <w:rsid w:val="00361037"/>
    <w:rsid w:val="00362BC4"/>
    <w:rsid w:val="00363613"/>
    <w:rsid w:val="00365CC9"/>
    <w:rsid w:val="003671AA"/>
    <w:rsid w:val="00370B28"/>
    <w:rsid w:val="00373E7B"/>
    <w:rsid w:val="00373E88"/>
    <w:rsid w:val="00375241"/>
    <w:rsid w:val="00376F2B"/>
    <w:rsid w:val="003809CA"/>
    <w:rsid w:val="00380CA1"/>
    <w:rsid w:val="00381463"/>
    <w:rsid w:val="00383BCD"/>
    <w:rsid w:val="0039266B"/>
    <w:rsid w:val="0039276E"/>
    <w:rsid w:val="00394A8C"/>
    <w:rsid w:val="003952A3"/>
    <w:rsid w:val="003968BB"/>
    <w:rsid w:val="003A30EA"/>
    <w:rsid w:val="003A3B7A"/>
    <w:rsid w:val="003B14BF"/>
    <w:rsid w:val="003C3341"/>
    <w:rsid w:val="003C4863"/>
    <w:rsid w:val="003C6606"/>
    <w:rsid w:val="003C75C7"/>
    <w:rsid w:val="003C79ED"/>
    <w:rsid w:val="003D0265"/>
    <w:rsid w:val="003E16A1"/>
    <w:rsid w:val="003E20DA"/>
    <w:rsid w:val="003E2622"/>
    <w:rsid w:val="003E64B9"/>
    <w:rsid w:val="003E6D7F"/>
    <w:rsid w:val="003F19FB"/>
    <w:rsid w:val="003F5190"/>
    <w:rsid w:val="004003EB"/>
    <w:rsid w:val="0040169C"/>
    <w:rsid w:val="00403D16"/>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5720F"/>
    <w:rsid w:val="004627A3"/>
    <w:rsid w:val="0046598F"/>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481A"/>
    <w:rsid w:val="004F0CA5"/>
    <w:rsid w:val="004F4D99"/>
    <w:rsid w:val="004F577D"/>
    <w:rsid w:val="005068F3"/>
    <w:rsid w:val="00511B81"/>
    <w:rsid w:val="00512766"/>
    <w:rsid w:val="00514479"/>
    <w:rsid w:val="00517C7C"/>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76D0"/>
    <w:rsid w:val="005C01F1"/>
    <w:rsid w:val="005C1322"/>
    <w:rsid w:val="005C4AD8"/>
    <w:rsid w:val="005D0D44"/>
    <w:rsid w:val="005D3D2A"/>
    <w:rsid w:val="005E16D0"/>
    <w:rsid w:val="005E3F1F"/>
    <w:rsid w:val="005E5679"/>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3125B"/>
    <w:rsid w:val="00641CE6"/>
    <w:rsid w:val="00641D70"/>
    <w:rsid w:val="00644808"/>
    <w:rsid w:val="00645829"/>
    <w:rsid w:val="00647303"/>
    <w:rsid w:val="00650752"/>
    <w:rsid w:val="00651D3A"/>
    <w:rsid w:val="006563E3"/>
    <w:rsid w:val="00665FC3"/>
    <w:rsid w:val="006719D5"/>
    <w:rsid w:val="00671B4D"/>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18CF"/>
    <w:rsid w:val="00746AD3"/>
    <w:rsid w:val="007546C9"/>
    <w:rsid w:val="00754A6A"/>
    <w:rsid w:val="00762C08"/>
    <w:rsid w:val="0076311A"/>
    <w:rsid w:val="00763233"/>
    <w:rsid w:val="00765F65"/>
    <w:rsid w:val="00766DEE"/>
    <w:rsid w:val="007715CA"/>
    <w:rsid w:val="007722BA"/>
    <w:rsid w:val="00777C14"/>
    <w:rsid w:val="00777F34"/>
    <w:rsid w:val="00784575"/>
    <w:rsid w:val="0078508F"/>
    <w:rsid w:val="00785821"/>
    <w:rsid w:val="00787F74"/>
    <w:rsid w:val="007911B2"/>
    <w:rsid w:val="00794A85"/>
    <w:rsid w:val="00794B9B"/>
    <w:rsid w:val="00795293"/>
    <w:rsid w:val="00795613"/>
    <w:rsid w:val="007A0023"/>
    <w:rsid w:val="007A0C71"/>
    <w:rsid w:val="007A1552"/>
    <w:rsid w:val="007A167B"/>
    <w:rsid w:val="007A705A"/>
    <w:rsid w:val="007B1520"/>
    <w:rsid w:val="007B22EC"/>
    <w:rsid w:val="007B47F6"/>
    <w:rsid w:val="007C3FBB"/>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1A4F"/>
    <w:rsid w:val="00833288"/>
    <w:rsid w:val="00833C11"/>
    <w:rsid w:val="008363E4"/>
    <w:rsid w:val="00846C91"/>
    <w:rsid w:val="00854325"/>
    <w:rsid w:val="008601A5"/>
    <w:rsid w:val="00863C77"/>
    <w:rsid w:val="0086504F"/>
    <w:rsid w:val="00870717"/>
    <w:rsid w:val="0087487F"/>
    <w:rsid w:val="00874EDD"/>
    <w:rsid w:val="00877064"/>
    <w:rsid w:val="008815FB"/>
    <w:rsid w:val="00884A37"/>
    <w:rsid w:val="00885BA6"/>
    <w:rsid w:val="008935EA"/>
    <w:rsid w:val="008954F2"/>
    <w:rsid w:val="00896BF5"/>
    <w:rsid w:val="00896EB9"/>
    <w:rsid w:val="008970D5"/>
    <w:rsid w:val="008A18BF"/>
    <w:rsid w:val="008A299A"/>
    <w:rsid w:val="008A3CBB"/>
    <w:rsid w:val="008A4A9B"/>
    <w:rsid w:val="008A5647"/>
    <w:rsid w:val="008A6554"/>
    <w:rsid w:val="008A7669"/>
    <w:rsid w:val="008B0857"/>
    <w:rsid w:val="008B16F2"/>
    <w:rsid w:val="008B2526"/>
    <w:rsid w:val="008B7DED"/>
    <w:rsid w:val="008C3D43"/>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D64"/>
    <w:rsid w:val="0091395E"/>
    <w:rsid w:val="0091481E"/>
    <w:rsid w:val="009179AA"/>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84718"/>
    <w:rsid w:val="00986022"/>
    <w:rsid w:val="009869E1"/>
    <w:rsid w:val="0098721E"/>
    <w:rsid w:val="009A0CC4"/>
    <w:rsid w:val="009A2585"/>
    <w:rsid w:val="009A6AFC"/>
    <w:rsid w:val="009A7491"/>
    <w:rsid w:val="009B13E0"/>
    <w:rsid w:val="009B1FFA"/>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AA7"/>
    <w:rsid w:val="00A92B32"/>
    <w:rsid w:val="00A95F98"/>
    <w:rsid w:val="00A9628E"/>
    <w:rsid w:val="00AA09EF"/>
    <w:rsid w:val="00AA142B"/>
    <w:rsid w:val="00AA655A"/>
    <w:rsid w:val="00AB40EC"/>
    <w:rsid w:val="00AB73B7"/>
    <w:rsid w:val="00AB7989"/>
    <w:rsid w:val="00AC0177"/>
    <w:rsid w:val="00AC3702"/>
    <w:rsid w:val="00AC75E6"/>
    <w:rsid w:val="00AD5FD9"/>
    <w:rsid w:val="00AD6733"/>
    <w:rsid w:val="00AD7A0D"/>
    <w:rsid w:val="00AE06B7"/>
    <w:rsid w:val="00AE6372"/>
    <w:rsid w:val="00AF0312"/>
    <w:rsid w:val="00AF0A5E"/>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4C1B"/>
    <w:rsid w:val="00BB5F55"/>
    <w:rsid w:val="00BB6989"/>
    <w:rsid w:val="00BC170B"/>
    <w:rsid w:val="00BC1A91"/>
    <w:rsid w:val="00BC24F4"/>
    <w:rsid w:val="00BC3BE8"/>
    <w:rsid w:val="00BD0B70"/>
    <w:rsid w:val="00BD3210"/>
    <w:rsid w:val="00BD35BE"/>
    <w:rsid w:val="00BD3693"/>
    <w:rsid w:val="00BD46C3"/>
    <w:rsid w:val="00BD7996"/>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0321"/>
    <w:rsid w:val="00C20FD0"/>
    <w:rsid w:val="00C239E7"/>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61212"/>
    <w:rsid w:val="00C62CCF"/>
    <w:rsid w:val="00C70351"/>
    <w:rsid w:val="00C72655"/>
    <w:rsid w:val="00C739BD"/>
    <w:rsid w:val="00C74DF4"/>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FCC"/>
    <w:rsid w:val="00CC139B"/>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24B0"/>
    <w:rsid w:val="00D62D9F"/>
    <w:rsid w:val="00D631E0"/>
    <w:rsid w:val="00D63D31"/>
    <w:rsid w:val="00D63E42"/>
    <w:rsid w:val="00D6473F"/>
    <w:rsid w:val="00D67684"/>
    <w:rsid w:val="00D7052A"/>
    <w:rsid w:val="00D7090E"/>
    <w:rsid w:val="00D71D8A"/>
    <w:rsid w:val="00D72E69"/>
    <w:rsid w:val="00D77EA1"/>
    <w:rsid w:val="00D80F94"/>
    <w:rsid w:val="00D81354"/>
    <w:rsid w:val="00D8535D"/>
    <w:rsid w:val="00D95655"/>
    <w:rsid w:val="00D95BBC"/>
    <w:rsid w:val="00D96D3B"/>
    <w:rsid w:val="00DA2137"/>
    <w:rsid w:val="00DA2AB1"/>
    <w:rsid w:val="00DA7707"/>
    <w:rsid w:val="00DB467B"/>
    <w:rsid w:val="00DC6FEA"/>
    <w:rsid w:val="00DD2779"/>
    <w:rsid w:val="00DD46CA"/>
    <w:rsid w:val="00DD6A3F"/>
    <w:rsid w:val="00DE0012"/>
    <w:rsid w:val="00DF07BD"/>
    <w:rsid w:val="00DF77C2"/>
    <w:rsid w:val="00DF7AD2"/>
    <w:rsid w:val="00E01811"/>
    <w:rsid w:val="00E04A92"/>
    <w:rsid w:val="00E04D43"/>
    <w:rsid w:val="00E11A7E"/>
    <w:rsid w:val="00E21797"/>
    <w:rsid w:val="00E230A4"/>
    <w:rsid w:val="00E3421E"/>
    <w:rsid w:val="00E366DA"/>
    <w:rsid w:val="00E41B0E"/>
    <w:rsid w:val="00E42EE1"/>
    <w:rsid w:val="00E45573"/>
    <w:rsid w:val="00E45EB1"/>
    <w:rsid w:val="00E479B7"/>
    <w:rsid w:val="00E55C6C"/>
    <w:rsid w:val="00E56EB2"/>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3DC9"/>
    <w:rsid w:val="00EB48D3"/>
    <w:rsid w:val="00EC3D3F"/>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5311"/>
    <w:rsid w:val="00F27E02"/>
    <w:rsid w:val="00F315BA"/>
    <w:rsid w:val="00F31B90"/>
    <w:rsid w:val="00F34A1E"/>
    <w:rsid w:val="00F35616"/>
    <w:rsid w:val="00F36FA7"/>
    <w:rsid w:val="00F435BB"/>
    <w:rsid w:val="00F5144C"/>
    <w:rsid w:val="00F536BA"/>
    <w:rsid w:val="00F551E4"/>
    <w:rsid w:val="00F60A93"/>
    <w:rsid w:val="00F622F3"/>
    <w:rsid w:val="00F62B41"/>
    <w:rsid w:val="00F62F7F"/>
    <w:rsid w:val="00F641D0"/>
    <w:rsid w:val="00F66F39"/>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B7F18"/>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C0965C-9A6A-459A-A717-6B263BF78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3E8ECD-CD5F-442C-A81B-9F9CCF507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1</TotalTime>
  <Pages>97</Pages>
  <Words>69860</Words>
  <Characters>398204</Characters>
  <Application>Microsoft Office Word</Application>
  <DocSecurity>0</DocSecurity>
  <Lines>3318</Lines>
  <Paragraphs>93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67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9</cp:revision>
  <cp:lastPrinted>2021-01-08T00:19:00Z</cp:lastPrinted>
  <dcterms:created xsi:type="dcterms:W3CDTF">2021-03-10T23:14:00Z</dcterms:created>
  <dcterms:modified xsi:type="dcterms:W3CDTF">2021-04-06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in2JxgU2"/&gt;&lt;style id="http://www.zotero.org/styles/limnology-and-oceanography" hasBibliography="1" bibliographyStyleHasBeenSet="1"/&gt;&lt;prefs&gt;&lt;pref name="fieldType" value="Field"/&gt;&lt;/prefs&gt;&lt;/data&gt;</vt:lpwstr>
  </property>
</Properties>
</file>